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C56A6A" w14:textId="39641A9C" w:rsidR="00150991" w:rsidRDefault="006B4E2E">
      <w:r>
        <w:t>Explanation for CORPSE scripts</w:t>
      </w:r>
    </w:p>
    <w:p w14:paraId="3193B316" w14:textId="77777777" w:rsidR="006B4E2E" w:rsidRDefault="006B4E2E"/>
    <w:p w14:paraId="592E29FE" w14:textId="0A682785" w:rsidR="006B4E2E" w:rsidRPr="00424110" w:rsidRDefault="006B4E2E">
      <w:pPr>
        <w:rPr>
          <w:u w:val="single"/>
        </w:rPr>
      </w:pPr>
      <w:r w:rsidRPr="00424110">
        <w:rPr>
          <w:u w:val="single"/>
        </w:rPr>
        <w:t>CORPSE_array.py</w:t>
      </w:r>
    </w:p>
    <w:p w14:paraId="78B3CB73" w14:textId="6739C686" w:rsidR="006B4E2E" w:rsidRDefault="006B4E2E" w:rsidP="008D598D">
      <w:pPr>
        <w:pStyle w:val="ListParagraph"/>
        <w:numPr>
          <w:ilvl w:val="0"/>
          <w:numId w:val="1"/>
        </w:numPr>
        <w:spacing w:after="0"/>
      </w:pPr>
      <w:proofErr w:type="spellStart"/>
      <w:r w:rsidRPr="008D598D">
        <w:rPr>
          <w:b/>
          <w:bCs/>
        </w:rPr>
        <w:t>expected_params</w:t>
      </w:r>
      <w:proofErr w:type="spellEnd"/>
      <w:r>
        <w:t>: holds parameters (constants) to run the model. These can be varied to account for different microbial communities and soil properties</w:t>
      </w:r>
    </w:p>
    <w:p w14:paraId="5E975FA7" w14:textId="77777777" w:rsidR="008D598D" w:rsidRDefault="008D598D" w:rsidP="008D598D">
      <w:pPr>
        <w:pStyle w:val="ListParagraph"/>
        <w:spacing w:after="0"/>
      </w:pPr>
    </w:p>
    <w:p w14:paraId="026392C2" w14:textId="4E10C2D6" w:rsidR="008D598D" w:rsidRDefault="006B4E2E" w:rsidP="008D598D">
      <w:pPr>
        <w:pStyle w:val="ListParagraph"/>
        <w:numPr>
          <w:ilvl w:val="0"/>
          <w:numId w:val="1"/>
        </w:numPr>
        <w:spacing w:after="0"/>
      </w:pPr>
      <w:proofErr w:type="spellStart"/>
      <w:r w:rsidRPr="008D598D">
        <w:rPr>
          <w:b/>
          <w:bCs/>
        </w:rPr>
        <w:t>chem_</w:t>
      </w:r>
      <w:proofErr w:type="gramStart"/>
      <w:r w:rsidRPr="008D598D">
        <w:rPr>
          <w:b/>
          <w:bCs/>
        </w:rPr>
        <w:t>types</w:t>
      </w:r>
      <w:proofErr w:type="spellEnd"/>
      <w:r>
        <w:t>:</w:t>
      </w:r>
      <w:proofErr w:type="gramEnd"/>
      <w:r>
        <w:t xml:space="preserve"> defines the types of C used in the model</w:t>
      </w:r>
    </w:p>
    <w:p w14:paraId="0D99383A" w14:textId="77777777" w:rsidR="008D598D" w:rsidRDefault="008D598D" w:rsidP="008D598D">
      <w:pPr>
        <w:spacing w:after="0"/>
      </w:pPr>
    </w:p>
    <w:p w14:paraId="46DAFA2F" w14:textId="208D6D69" w:rsidR="006B4E2E" w:rsidRDefault="006B4E2E" w:rsidP="008D598D">
      <w:pPr>
        <w:pStyle w:val="ListParagraph"/>
        <w:numPr>
          <w:ilvl w:val="0"/>
          <w:numId w:val="1"/>
        </w:numPr>
        <w:spacing w:after="0"/>
      </w:pPr>
      <w:proofErr w:type="spellStart"/>
      <w:r w:rsidRPr="008D598D">
        <w:rPr>
          <w:b/>
          <w:bCs/>
        </w:rPr>
        <w:t>expected_</w:t>
      </w:r>
      <w:proofErr w:type="gramStart"/>
      <w:r w:rsidRPr="008D598D">
        <w:rPr>
          <w:b/>
          <w:bCs/>
        </w:rPr>
        <w:t>pools</w:t>
      </w:r>
      <w:proofErr w:type="spellEnd"/>
      <w:r>
        <w:t>:</w:t>
      </w:r>
      <w:proofErr w:type="gramEnd"/>
      <w:r>
        <w:t xml:space="preserve"> defines C pools to be used in the model assuming each of the </w:t>
      </w:r>
      <w:proofErr w:type="spellStart"/>
      <w:r>
        <w:t>chem_types</w:t>
      </w:r>
      <w:proofErr w:type="spellEnd"/>
      <w:r>
        <w:t xml:space="preserve"> has a protected and unprotected pool</w:t>
      </w:r>
    </w:p>
    <w:p w14:paraId="115F23C8" w14:textId="77777777" w:rsidR="008D598D" w:rsidRDefault="008D598D" w:rsidP="008D598D">
      <w:pPr>
        <w:pStyle w:val="ListParagraph"/>
        <w:spacing w:after="0"/>
      </w:pPr>
    </w:p>
    <w:p w14:paraId="7B172F2B" w14:textId="41CAA99B" w:rsidR="006B4E2E" w:rsidRDefault="006B4E2E" w:rsidP="008D598D">
      <w:pPr>
        <w:pStyle w:val="ListParagraph"/>
        <w:numPr>
          <w:ilvl w:val="0"/>
          <w:numId w:val="1"/>
        </w:numPr>
        <w:spacing w:after="0"/>
      </w:pPr>
      <w:proofErr w:type="spellStart"/>
      <w:r w:rsidRPr="008D598D">
        <w:rPr>
          <w:b/>
          <w:bCs/>
        </w:rPr>
        <w:t>prot_clay</w:t>
      </w:r>
      <w:proofErr w:type="spellEnd"/>
      <w:r>
        <w:t>: function that updates the protected C formation rate for different soils textures</w:t>
      </w:r>
    </w:p>
    <w:p w14:paraId="31769F0E" w14:textId="5248F59D" w:rsidR="006B4E2E" w:rsidRDefault="006B4E2E" w:rsidP="006B4E2E">
      <w:pPr>
        <w:pStyle w:val="ListParagraph"/>
        <w:numPr>
          <w:ilvl w:val="1"/>
          <w:numId w:val="1"/>
        </w:numPr>
      </w:pPr>
      <w:r>
        <w:t>Informed by constants from Table 3 in Mayes et al. 2012 (Relation between Soil Order and Sorption of Dissolved Organic Carbon in Temperate Subsoils)</w:t>
      </w:r>
    </w:p>
    <w:p w14:paraId="0D2292A1" w14:textId="50C64A80" w:rsidR="006B4E2E" w:rsidRPr="00E013CF" w:rsidRDefault="006B4E2E" w:rsidP="00E013CF">
      <w:pPr>
        <w:ind w:left="720"/>
        <w:rPr>
          <w:rFonts w:eastAsiaTheme="minorEastAsia"/>
        </w:rPr>
      </w:pPr>
      <m:oMathPara>
        <m:oMath>
          <m:r>
            <w:rPr>
              <w:rFonts w:ascii="Cambria Math" w:hAnsi="Cambria Math"/>
            </w:rPr>
            <m:t xml:space="preserve">Protection=1 × </m:t>
          </m:r>
          <m:sSup>
            <m:sSupPr>
              <m:ctrlPr>
                <w:rPr>
                  <w:rFonts w:ascii="Cambria Math" w:hAnsi="Cambria Math"/>
                  <w:i/>
                </w:rPr>
              </m:ctrlPr>
            </m:sSupPr>
            <m:e>
              <m:r>
                <w:rPr>
                  <w:rFonts w:ascii="Cambria Math" w:hAnsi="Cambria Math"/>
                </w:rPr>
                <m:t>10</m:t>
              </m:r>
            </m:e>
            <m:sup>
              <m:r>
                <w:rPr>
                  <w:rFonts w:ascii="Cambria Math" w:hAnsi="Cambria Math"/>
                </w:rPr>
                <m:t>slope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r>
                    <w:rPr>
                      <w:rFonts w:ascii="Cambria Math" w:hAnsi="Cambria Math"/>
                    </w:rPr>
                    <m:t>clay_percent</m:t>
                  </m:r>
                </m:e>
              </m:func>
              <m:r>
                <w:rPr>
                  <w:rFonts w:ascii="Cambria Math" w:hAnsi="Cambria Math"/>
                </w:rPr>
                <m:t xml:space="preserve"> +intercept</m:t>
              </m:r>
            </m:sup>
          </m:sSup>
          <m:r>
            <w:rPr>
              <w:rFonts w:ascii="Cambria Math" w:hAnsi="Cambria Math"/>
            </w:rPr>
            <m:t>×</m:t>
          </m:r>
          <m:r>
            <w:rPr>
              <w:rFonts w:ascii="Cambria Math" w:eastAsiaTheme="minorEastAsia" w:hAnsi="Cambria Math"/>
            </w:rPr>
            <m:t>BD×</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m:oMathPara>
    </w:p>
    <w:p w14:paraId="37402989" w14:textId="7BBE5B6C" w:rsidR="006B4E2E" w:rsidRDefault="006B4E2E" w:rsidP="006B4E2E">
      <w:r>
        <w:tab/>
      </w:r>
      <w:r>
        <w:tab/>
        <w:t xml:space="preserve">Protection = </w:t>
      </w:r>
      <w:proofErr w:type="spellStart"/>
      <w:r>
        <w:t>Qmax</w:t>
      </w:r>
      <w:proofErr w:type="spellEnd"/>
      <w:r>
        <w:t xml:space="preserve"> (mg C kg</w:t>
      </w:r>
      <w:r>
        <w:rPr>
          <w:vertAlign w:val="superscript"/>
        </w:rPr>
        <w:t>-1</w:t>
      </w:r>
      <w:r>
        <w:t xml:space="preserve"> soil)</w:t>
      </w:r>
      <w:r w:rsidR="00E013CF">
        <w:t>, converted to g m</w:t>
      </w:r>
      <w:r w:rsidR="00E013CF">
        <w:rPr>
          <w:vertAlign w:val="superscript"/>
        </w:rPr>
        <w:t>-3</w:t>
      </w:r>
      <w:r w:rsidR="00E013CF">
        <w:t xml:space="preserve"> using bulk density</w:t>
      </w:r>
      <w:r>
        <w:t xml:space="preserve"> </w:t>
      </w:r>
    </w:p>
    <w:p w14:paraId="3D6CDB35" w14:textId="04884EC8" w:rsidR="00E013CF" w:rsidRDefault="00E013CF" w:rsidP="006B4E2E">
      <w:r>
        <w:tab/>
      </w:r>
      <w:r>
        <w:tab/>
      </w:r>
      <w:proofErr w:type="spellStart"/>
      <w:r>
        <w:t>Qmax</w:t>
      </w:r>
      <w:proofErr w:type="spellEnd"/>
      <w:r>
        <w:t xml:space="preserve"> = maximum DOC sorption capacity</w:t>
      </w:r>
    </w:p>
    <w:p w14:paraId="333C9270" w14:textId="7366E3F2" w:rsidR="00E013CF" w:rsidRDefault="00100D82" w:rsidP="006B4E2E">
      <w:r>
        <w:tab/>
      </w:r>
      <w:r>
        <w:tab/>
      </w:r>
    </w:p>
    <w:p w14:paraId="3799E03C" w14:textId="7F676B28" w:rsidR="00100D82" w:rsidRDefault="00100D82" w:rsidP="00424110">
      <w:pPr>
        <w:ind w:left="1440"/>
      </w:pPr>
      <w:r>
        <w:t xml:space="preserve">Mayes et al. 2012: Figure 5 is observed and modeled relationship between </w:t>
      </w:r>
      <w:proofErr w:type="spellStart"/>
      <w:r>
        <w:t>Qmax</w:t>
      </w:r>
      <w:proofErr w:type="spellEnd"/>
      <w:r>
        <w:t xml:space="preserve"> and “the most significant independent variables for all </w:t>
      </w:r>
      <w:proofErr w:type="spellStart"/>
      <w:r>
        <w:t>pedons</w:t>
      </w:r>
      <w:proofErr w:type="spellEnd"/>
      <w:r>
        <w:t xml:space="preserve">” </w:t>
      </w:r>
    </w:p>
    <w:p w14:paraId="1422743B" w14:textId="08060DE2" w:rsidR="00100D82" w:rsidRDefault="00100D82" w:rsidP="00424110">
      <w:pPr>
        <w:ind w:left="720" w:firstLine="720"/>
      </w:pPr>
      <w:r>
        <w:t>Resulting equation is log(</w:t>
      </w:r>
      <w:proofErr w:type="spellStart"/>
      <w:r>
        <w:t>Qmax</w:t>
      </w:r>
      <w:proofErr w:type="spellEnd"/>
      <w:r>
        <w:t>) = 0.483 x log(%clay) + 0.009(Fe) + 2.328</w:t>
      </w:r>
    </w:p>
    <w:p w14:paraId="5CF56C88" w14:textId="4FF30078" w:rsidR="00100D82" w:rsidRDefault="00100D82" w:rsidP="00424110">
      <w:pPr>
        <w:ind w:left="720" w:firstLine="720"/>
      </w:pPr>
      <w:r>
        <w:t xml:space="preserve">Iron content is a relatively minor contribution so cut it. </w:t>
      </w:r>
    </w:p>
    <w:p w14:paraId="370A3154" w14:textId="5EA798CE" w:rsidR="00100D82" w:rsidRDefault="00100D82" w:rsidP="00424110">
      <w:pPr>
        <w:ind w:left="720" w:firstLine="720"/>
      </w:pPr>
      <w:r>
        <w:t>Log(</w:t>
      </w:r>
      <w:proofErr w:type="spellStart"/>
      <w:r>
        <w:t>Qmax</w:t>
      </w:r>
      <w:proofErr w:type="spellEnd"/>
      <w:r>
        <w:t>)</w:t>
      </w:r>
      <w:r w:rsidRPr="00100D82">
        <w:t xml:space="preserve"> </w:t>
      </w:r>
      <w:r>
        <w:t>= 0.483 x log(%clay) + 2.328</w:t>
      </w:r>
    </w:p>
    <w:p w14:paraId="6C82EA61" w14:textId="7A14DCAC" w:rsidR="00100D82" w:rsidRDefault="00100D82" w:rsidP="00424110">
      <w:pPr>
        <w:ind w:left="720" w:firstLine="720"/>
      </w:pPr>
      <w:r>
        <w:t>Raise each side to the 10 to the power of…</w:t>
      </w:r>
    </w:p>
    <w:p w14:paraId="6A25E898" w14:textId="2E3EFD44" w:rsidR="00100D82" w:rsidRDefault="00100D82" w:rsidP="00156A01">
      <w:pPr>
        <w:ind w:left="720" w:firstLine="720"/>
      </w:pPr>
      <w:proofErr w:type="spellStart"/>
      <w:r>
        <w:t>Qmax</w:t>
      </w:r>
      <w:proofErr w:type="spellEnd"/>
      <w:r>
        <w:t xml:space="preserve"> = 10^(0.483 x log(%clay) + intercept)</w:t>
      </w:r>
      <w:r w:rsidR="00156A01">
        <w:t xml:space="preserve">; </w:t>
      </w:r>
      <w:r>
        <w:t>Units: mg kg</w:t>
      </w:r>
      <w:r>
        <w:rPr>
          <w:vertAlign w:val="superscript"/>
        </w:rPr>
        <w:t>-1</w:t>
      </w:r>
    </w:p>
    <w:p w14:paraId="6E73ED1C" w14:textId="054BE2FB" w:rsidR="00156A01" w:rsidRDefault="00156A01" w:rsidP="00424110">
      <w:pPr>
        <w:ind w:left="720" w:firstLine="720"/>
      </w:pPr>
    </w:p>
    <w:p w14:paraId="4256B493" w14:textId="774288A2" w:rsidR="00156A01" w:rsidRPr="00156A01" w:rsidRDefault="00156A01" w:rsidP="00424110">
      <w:pPr>
        <w:ind w:left="720" w:firstLine="720"/>
        <w:rPr>
          <w:rFonts w:eastAsiaTheme="minorEastAsia"/>
        </w:rPr>
      </w:pPr>
      <m:oMathPara>
        <m:oMath>
          <m:r>
            <w:rPr>
              <w:rFonts w:ascii="Cambria Math" w:hAnsi="Cambria Math"/>
            </w:rPr>
            <m:t>Protection=</m:t>
          </m:r>
          <m:f>
            <m:fPr>
              <m:ctrlPr>
                <w:rPr>
                  <w:rFonts w:ascii="Cambria Math" w:hAnsi="Cambria Math"/>
                  <w:i/>
                </w:rPr>
              </m:ctrlPr>
            </m:fPr>
            <m:num>
              <m:r>
                <w:rPr>
                  <w:rFonts w:ascii="Cambria Math" w:hAnsi="Cambria Math"/>
                </w:rPr>
                <m:t>mg C</m:t>
              </m:r>
            </m:num>
            <m:den>
              <m:r>
                <w:rPr>
                  <w:rFonts w:ascii="Cambria Math" w:hAnsi="Cambria Math"/>
                </w:rPr>
                <m:t>kg soil</m:t>
              </m:r>
            </m:den>
          </m:f>
          <m:r>
            <w:rPr>
              <w:rFonts w:ascii="Cambria Math" w:hAnsi="Cambria Math"/>
            </w:rPr>
            <m:t>×</m:t>
          </m:r>
          <m:f>
            <m:fPr>
              <m:ctrlPr>
                <w:rPr>
                  <w:rFonts w:ascii="Cambria Math" w:hAnsi="Cambria Math"/>
                  <w:i/>
                </w:rPr>
              </m:ctrlPr>
            </m:fPr>
            <m:num>
              <m:r>
                <w:rPr>
                  <w:rFonts w:ascii="Cambria Math" w:hAnsi="Cambria Math"/>
                </w:rPr>
                <m:t>g soil</m:t>
              </m:r>
            </m:num>
            <m:den>
              <m:sSup>
                <m:sSupPr>
                  <m:ctrlPr>
                    <w:rPr>
                      <w:rFonts w:ascii="Cambria Math" w:hAnsi="Cambria Math"/>
                      <w:i/>
                    </w:rPr>
                  </m:ctrlPr>
                </m:sSupPr>
                <m:e>
                  <m:r>
                    <w:rPr>
                      <w:rFonts w:ascii="Cambria Math" w:hAnsi="Cambria Math"/>
                    </w:rPr>
                    <m:t>cm</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kg soil</m:t>
              </m:r>
            </m:num>
            <m:den>
              <m:r>
                <w:rPr>
                  <w:rFonts w:ascii="Cambria Math" w:hAnsi="Cambria Math"/>
                </w:rPr>
                <m:t>1000 g soi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0</m:t>
                  </m:r>
                </m:e>
                <m:sup>
                  <m:r>
                    <w:rPr>
                      <w:rFonts w:ascii="Cambria Math" w:hAnsi="Cambria Math"/>
                    </w:rPr>
                    <m:t>3</m:t>
                  </m:r>
                </m:sup>
              </m:sSup>
              <m:sSup>
                <m:sSupPr>
                  <m:ctrlPr>
                    <w:rPr>
                      <w:rFonts w:ascii="Cambria Math" w:hAnsi="Cambria Math"/>
                      <w:i/>
                    </w:rPr>
                  </m:ctrlPr>
                </m:sSupPr>
                <m:e>
                  <m:r>
                    <w:rPr>
                      <w:rFonts w:ascii="Cambria Math" w:hAnsi="Cambria Math"/>
                    </w:rPr>
                    <m:t>cm</m:t>
                  </m:r>
                </m:e>
                <m:sup>
                  <m:r>
                    <w:rPr>
                      <w:rFonts w:ascii="Cambria Math" w:hAnsi="Cambria Math"/>
                    </w:rPr>
                    <m:t>3</m:t>
                  </m:r>
                </m:sup>
              </m:sSup>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g C</m:t>
              </m:r>
            </m:num>
            <m:den>
              <m:r>
                <w:rPr>
                  <w:rFonts w:ascii="Cambria Math" w:hAnsi="Cambria Math"/>
                </w:rPr>
                <m:t>1000 mg C</m:t>
              </m:r>
            </m:den>
          </m:f>
          <m:r>
            <w:rPr>
              <w:rFonts w:ascii="Cambria Math" w:hAnsi="Cambria Math"/>
            </w:rPr>
            <m:t>=</m:t>
          </m:r>
          <m:f>
            <m:fPr>
              <m:ctrlPr>
                <w:rPr>
                  <w:rFonts w:ascii="Cambria Math" w:hAnsi="Cambria Math"/>
                  <w:i/>
                </w:rPr>
              </m:ctrlPr>
            </m:fPr>
            <m:num>
              <m:r>
                <w:rPr>
                  <w:rFonts w:ascii="Cambria Math" w:hAnsi="Cambria Math"/>
                </w:rPr>
                <m:t>g C</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oMath>
      </m:oMathPara>
    </w:p>
    <w:p w14:paraId="3AF6502E" w14:textId="77777777" w:rsidR="00156A01" w:rsidRDefault="00156A01" w:rsidP="00424110">
      <w:pPr>
        <w:ind w:left="720" w:firstLine="720"/>
      </w:pPr>
    </w:p>
    <w:p w14:paraId="1FFD20AF" w14:textId="6D079547" w:rsidR="00100D82" w:rsidRDefault="00100D82" w:rsidP="00424110">
      <w:pPr>
        <w:ind w:left="720" w:firstLine="720"/>
        <w:rPr>
          <w:vertAlign w:val="superscript"/>
        </w:rPr>
      </w:pPr>
      <w:r>
        <w:t>Convert to g m</w:t>
      </w:r>
      <w:r>
        <w:rPr>
          <w:vertAlign w:val="superscript"/>
        </w:rPr>
        <w:t>-3</w:t>
      </w:r>
      <w:r>
        <w:t xml:space="preserve"> by multiplying by bulk density (g </w:t>
      </w:r>
      <w:r w:rsidR="00156A01">
        <w:t>c</w:t>
      </w:r>
      <w:r>
        <w:t>m</w:t>
      </w:r>
      <w:r>
        <w:rPr>
          <w:vertAlign w:val="superscript"/>
        </w:rPr>
        <w:t>-3</w:t>
      </w:r>
      <w:r>
        <w:t xml:space="preserve">) and </w:t>
      </w:r>
      <w:commentRangeStart w:id="0"/>
      <w:r>
        <w:t>10</w:t>
      </w:r>
      <w:r>
        <w:rPr>
          <w:vertAlign w:val="superscript"/>
        </w:rPr>
        <w:t>-6</w:t>
      </w:r>
      <w:commentRangeEnd w:id="0"/>
      <w:r w:rsidR="00156A01">
        <w:t>?</w:t>
      </w:r>
      <w:r w:rsidR="00424110">
        <w:rPr>
          <w:rStyle w:val="CommentReference"/>
        </w:rPr>
        <w:commentReference w:id="0"/>
      </w:r>
    </w:p>
    <w:p w14:paraId="704F66DE" w14:textId="7056CE12" w:rsidR="00424110" w:rsidRDefault="00424110" w:rsidP="00424110"/>
    <w:p w14:paraId="3C0046D0" w14:textId="4DE1DB36" w:rsidR="00424110" w:rsidRDefault="00424110" w:rsidP="00424110">
      <w:pPr>
        <w:pStyle w:val="ListParagraph"/>
        <w:numPr>
          <w:ilvl w:val="0"/>
          <w:numId w:val="1"/>
        </w:numPr>
      </w:pPr>
      <w:proofErr w:type="spellStart"/>
      <w:r>
        <w:lastRenderedPageBreak/>
        <w:t>check_</w:t>
      </w:r>
      <w:r w:rsidRPr="008D598D">
        <w:rPr>
          <w:b/>
          <w:bCs/>
        </w:rPr>
        <w:t>params</w:t>
      </w:r>
      <w:proofErr w:type="spellEnd"/>
      <w:r>
        <w:t xml:space="preserve">: takes the parameters (params) entered in the Whitman_sims.py script and compares them against </w:t>
      </w:r>
      <w:proofErr w:type="spellStart"/>
      <w:r>
        <w:t>expected_params</w:t>
      </w:r>
      <w:proofErr w:type="spellEnd"/>
      <w:r>
        <w:t>. If anything is missing, it raised an error.</w:t>
      </w:r>
    </w:p>
    <w:p w14:paraId="4FA7B627" w14:textId="77777777" w:rsidR="008D598D" w:rsidRDefault="008D598D" w:rsidP="008D598D">
      <w:pPr>
        <w:pStyle w:val="ListParagraph"/>
      </w:pPr>
    </w:p>
    <w:p w14:paraId="7ACE0287" w14:textId="0392216B" w:rsidR="003B1219" w:rsidRDefault="003B1219" w:rsidP="00424110">
      <w:pPr>
        <w:pStyle w:val="ListParagraph"/>
        <w:numPr>
          <w:ilvl w:val="0"/>
          <w:numId w:val="1"/>
        </w:numPr>
      </w:pPr>
      <w:proofErr w:type="spellStart"/>
      <w:r w:rsidRPr="008D598D">
        <w:rPr>
          <w:b/>
          <w:bCs/>
        </w:rPr>
        <w:t>CORPSE</w:t>
      </w:r>
      <w:r>
        <w:t>_deriv</w:t>
      </w:r>
      <w:proofErr w:type="spellEnd"/>
      <w:r>
        <w:t>: Main model function</w:t>
      </w:r>
    </w:p>
    <w:p w14:paraId="04919F47" w14:textId="14CFD499" w:rsidR="003B1219" w:rsidRDefault="003B1219" w:rsidP="003B1219">
      <w:pPr>
        <w:pStyle w:val="ListParagraph"/>
        <w:numPr>
          <w:ilvl w:val="1"/>
          <w:numId w:val="1"/>
        </w:numPr>
      </w:pPr>
      <w:r>
        <w:t xml:space="preserve">Inputs = SOM dictionary, temperature, </w:t>
      </w:r>
      <w:proofErr w:type="spellStart"/>
      <w:r>
        <w:t>theat</w:t>
      </w:r>
      <w:proofErr w:type="spellEnd"/>
      <w:r>
        <w:t>, params, model for clay-driven protection</w:t>
      </w:r>
    </w:p>
    <w:p w14:paraId="0D74A64D" w14:textId="2AD9E98D" w:rsidR="003B1219" w:rsidRDefault="003B1219" w:rsidP="003B1219">
      <w:pPr>
        <w:pStyle w:val="ListParagraph"/>
        <w:numPr>
          <w:ilvl w:val="0"/>
          <w:numId w:val="2"/>
        </w:numPr>
      </w:pPr>
      <w:r>
        <w:t>Convert theta and T into arrays with one value each.</w:t>
      </w:r>
    </w:p>
    <w:p w14:paraId="35FD960D" w14:textId="5D1A3CF1" w:rsidR="003B1219" w:rsidRDefault="003B1219" w:rsidP="003B1219">
      <w:pPr>
        <w:pStyle w:val="ListParagraph"/>
        <w:numPr>
          <w:ilvl w:val="1"/>
          <w:numId w:val="2"/>
        </w:numPr>
      </w:pPr>
      <w:r>
        <w:t>What is theta?</w:t>
      </w:r>
      <w:r w:rsidR="007931F6">
        <w:t xml:space="preserve"> Min = 0.4 and max = 0.9</w:t>
      </w:r>
    </w:p>
    <w:p w14:paraId="429D46CC" w14:textId="17970476" w:rsidR="007931F6" w:rsidRDefault="007931F6" w:rsidP="003B1219">
      <w:pPr>
        <w:pStyle w:val="ListParagraph"/>
        <w:numPr>
          <w:ilvl w:val="1"/>
          <w:numId w:val="2"/>
        </w:numPr>
      </w:pPr>
      <w:r>
        <w:t xml:space="preserve">Theta controls soil moisture. Why is it based on a cosine function? </w:t>
      </w:r>
    </w:p>
    <w:p w14:paraId="1188094F" w14:textId="6E137519" w:rsidR="003B1219" w:rsidRDefault="003B1219" w:rsidP="003B1219">
      <w:pPr>
        <w:pStyle w:val="ListParagraph"/>
        <w:numPr>
          <w:ilvl w:val="0"/>
          <w:numId w:val="2"/>
        </w:numPr>
      </w:pPr>
      <w:r>
        <w:t>Constrain theta to between 0 and 1</w:t>
      </w:r>
    </w:p>
    <w:p w14:paraId="00D0520C" w14:textId="7ADFDAA9" w:rsidR="003B1219" w:rsidRDefault="005631F6" w:rsidP="00FA0189">
      <w:pPr>
        <w:pStyle w:val="ListParagraph"/>
        <w:numPr>
          <w:ilvl w:val="0"/>
          <w:numId w:val="2"/>
        </w:numPr>
      </w:pPr>
      <w:r>
        <w:t xml:space="preserve">Calculates </w:t>
      </w:r>
      <w:proofErr w:type="spellStart"/>
      <w:r w:rsidR="00137615">
        <w:t>decompRate</w:t>
      </w:r>
      <w:proofErr w:type="spellEnd"/>
      <w:r w:rsidR="00137615">
        <w:t xml:space="preserve"> (*see below)</w:t>
      </w:r>
    </w:p>
    <w:p w14:paraId="0BFF115E" w14:textId="72E5FC30" w:rsidR="00137615" w:rsidRPr="00137615" w:rsidRDefault="00137615" w:rsidP="00FA0189">
      <w:pPr>
        <w:pStyle w:val="ListParagraph"/>
        <w:numPr>
          <w:ilvl w:val="0"/>
          <w:numId w:val="2"/>
        </w:numPr>
        <w:rPr>
          <w:lang w:val="es-PY"/>
        </w:rPr>
      </w:pPr>
      <w:proofErr w:type="spellStart"/>
      <w:r w:rsidRPr="00137615">
        <w:rPr>
          <w:lang w:val="es-PY"/>
        </w:rPr>
        <w:t>Calculates</w:t>
      </w:r>
      <w:proofErr w:type="spellEnd"/>
      <w:r w:rsidRPr="00137615">
        <w:rPr>
          <w:lang w:val="es-PY"/>
        </w:rPr>
        <w:t xml:space="preserve"> </w:t>
      </w:r>
      <w:proofErr w:type="spellStart"/>
      <w:r w:rsidRPr="00137615">
        <w:rPr>
          <w:lang w:val="es-PY"/>
        </w:rPr>
        <w:t>microbial</w:t>
      </w:r>
      <w:proofErr w:type="spellEnd"/>
      <w:r w:rsidRPr="00137615">
        <w:rPr>
          <w:lang w:val="es-PY"/>
        </w:rPr>
        <w:t xml:space="preserve"> </w:t>
      </w:r>
      <w:proofErr w:type="spellStart"/>
      <w:r w:rsidRPr="00137615">
        <w:rPr>
          <w:lang w:val="es-PY"/>
        </w:rPr>
        <w:t>turnover</w:t>
      </w:r>
      <w:proofErr w:type="spellEnd"/>
      <w:r w:rsidRPr="00137615">
        <w:rPr>
          <w:lang w:val="es-PY"/>
        </w:rPr>
        <w:t xml:space="preserve"> (kg y</w:t>
      </w:r>
      <w:r>
        <w:rPr>
          <w:lang w:val="es-PY"/>
        </w:rPr>
        <w:t>r</w:t>
      </w:r>
      <w:r>
        <w:rPr>
          <w:vertAlign w:val="superscript"/>
          <w:lang w:val="es-PY"/>
        </w:rPr>
        <w:t>-1</w:t>
      </w:r>
      <w:r>
        <w:rPr>
          <w:lang w:val="es-PY"/>
        </w:rPr>
        <w:t>)</w:t>
      </w:r>
    </w:p>
    <w:p w14:paraId="19300535" w14:textId="77777777" w:rsidR="00137615" w:rsidRPr="00137615" w:rsidRDefault="00137615" w:rsidP="00137615">
      <w:pPr>
        <w:pStyle w:val="ListParagraph"/>
        <w:ind w:left="1440"/>
        <w:rPr>
          <w:lang w:val="es-PY"/>
        </w:rPr>
      </w:pPr>
    </w:p>
    <w:p w14:paraId="7B08AEB3" w14:textId="51DFD830" w:rsidR="00137615" w:rsidRPr="00137615" w:rsidRDefault="00137615" w:rsidP="00137615">
      <w:pPr>
        <w:pStyle w:val="ListParagraph"/>
        <w:ind w:left="1440"/>
        <w:rPr>
          <w:rFonts w:eastAsiaTheme="minorEastAsia"/>
        </w:rPr>
      </w:pPr>
      <m:oMathPara>
        <m:oMath>
          <m:r>
            <w:rPr>
              <w:rFonts w:ascii="Cambria Math" w:hAnsi="Cambria Math"/>
            </w:rPr>
            <m:t>turnover=</m:t>
          </m:r>
          <m:f>
            <m:fPr>
              <m:ctrlPr>
                <w:rPr>
                  <w:rFonts w:ascii="Cambria Math" w:hAnsi="Cambria Math"/>
                  <w:i/>
                </w:rPr>
              </m:ctrlPr>
            </m:fPr>
            <m:num>
              <m:r>
                <w:rPr>
                  <w:rFonts w:ascii="Cambria Math" w:hAnsi="Cambria Math"/>
                </w:rPr>
                <m:t>MBC-</m:t>
              </m:r>
              <m:sSub>
                <m:sSubPr>
                  <m:ctrlPr>
                    <w:rPr>
                      <w:rFonts w:ascii="Cambria Math" w:hAnsi="Cambria Math"/>
                      <w:i/>
                    </w:rPr>
                  </m:ctrlPr>
                </m:sSubPr>
                <m:e>
                  <m:r>
                    <w:rPr>
                      <w:rFonts w:ascii="Cambria Math" w:hAnsi="Cambria Math"/>
                    </w:rPr>
                    <m:t>MBC</m:t>
                  </m:r>
                </m:e>
                <m:sub>
                  <m:r>
                    <w:rPr>
                      <w:rFonts w:ascii="Cambria Math" w:hAnsi="Cambria Math"/>
                    </w:rPr>
                    <m:t>min</m:t>
                  </m:r>
                </m:sub>
              </m:sSub>
              <m:r>
                <w:rPr>
                  <w:rFonts w:ascii="Cambria Math" w:hAnsi="Cambria Math"/>
                </w:rPr>
                <m:t>×Unprotected C</m:t>
              </m:r>
            </m:num>
            <m:den>
              <m:r>
                <w:rPr>
                  <w:rFonts w:ascii="Cambria Math" w:hAnsi="Cambria Math"/>
                </w:rPr>
                <m:t xml:space="preserve">Microbial biomass mean lifetime </m:t>
              </m:r>
            </m:den>
          </m:f>
        </m:oMath>
      </m:oMathPara>
    </w:p>
    <w:p w14:paraId="6EC6A3C2" w14:textId="77777777" w:rsidR="00137615" w:rsidRDefault="00137615" w:rsidP="00137615">
      <w:pPr>
        <w:pStyle w:val="ListParagraph"/>
        <w:ind w:left="1440"/>
      </w:pPr>
    </w:p>
    <w:p w14:paraId="5F527A5B" w14:textId="3E3F3FB3" w:rsidR="00FA0189" w:rsidRDefault="00137615" w:rsidP="00137615">
      <w:pPr>
        <w:pStyle w:val="ListParagraph"/>
        <w:numPr>
          <w:ilvl w:val="0"/>
          <w:numId w:val="2"/>
        </w:numPr>
      </w:pPr>
      <w:r>
        <w:t>Calculate maintenance respiration:</w:t>
      </w:r>
    </w:p>
    <w:p w14:paraId="710A843D" w14:textId="77777777" w:rsidR="00137615" w:rsidRDefault="00137615" w:rsidP="00137615">
      <w:pPr>
        <w:pStyle w:val="ListParagraph"/>
        <w:ind w:left="1440"/>
      </w:pPr>
    </w:p>
    <w:p w14:paraId="71C7F3A7" w14:textId="75C57E20" w:rsidR="00137615" w:rsidRDefault="00000000" w:rsidP="00137615">
      <w:pPr>
        <w:pStyle w:val="ListParagraph"/>
        <w:ind w:left="1440"/>
      </w:pPr>
      <m:oMathPara>
        <m:oMath>
          <m:sSub>
            <m:sSubPr>
              <m:ctrlPr>
                <w:rPr>
                  <w:rFonts w:ascii="Cambria Math" w:hAnsi="Cambria Math"/>
                  <w:i/>
                </w:rPr>
              </m:ctrlPr>
            </m:sSubPr>
            <m:e>
              <m:r>
                <w:rPr>
                  <w:rFonts w:ascii="Cambria Math" w:hAnsi="Cambria Math"/>
                </w:rPr>
                <m:t>Resp</m:t>
              </m:r>
            </m:e>
            <m:sub>
              <m:r>
                <w:rPr>
                  <w:rFonts w:ascii="Cambria Math" w:hAnsi="Cambria Math"/>
                </w:rPr>
                <m:t>mnt</m:t>
              </m:r>
            </m:sub>
          </m:sSub>
          <m:r>
            <w:rPr>
              <w:rFonts w:ascii="Cambria Math" w:hAnsi="Cambria Math"/>
            </w:rPr>
            <m:t>=turnover ×(1-et)</m:t>
          </m:r>
        </m:oMath>
      </m:oMathPara>
    </w:p>
    <w:p w14:paraId="5E9F0BBF" w14:textId="681AA781" w:rsidR="00137615" w:rsidRDefault="00137615" w:rsidP="00137615">
      <w:pPr>
        <w:ind w:left="2160"/>
      </w:pPr>
      <w:r>
        <w:t xml:space="preserve">Where </w:t>
      </w:r>
      <w:r w:rsidRPr="00137615">
        <w:rPr>
          <w:i/>
          <w:iCs/>
        </w:rPr>
        <w:t>et</w:t>
      </w:r>
      <w:r>
        <w:t xml:space="preserve"> is the f</w:t>
      </w:r>
      <w:r w:rsidRPr="00137615">
        <w:t>raction of microbial biomass turnover (death) that goes to necromass instead of being immediately mineralized to CO2</w:t>
      </w:r>
    </w:p>
    <w:p w14:paraId="0C4358EF" w14:textId="633F94BF" w:rsidR="00137615" w:rsidRDefault="00137615" w:rsidP="00137615">
      <w:pPr>
        <w:pStyle w:val="ListParagraph"/>
        <w:numPr>
          <w:ilvl w:val="0"/>
          <w:numId w:val="2"/>
        </w:numPr>
      </w:pPr>
      <w:r>
        <w:t>Calculate necromass production:</w:t>
      </w:r>
    </w:p>
    <w:p w14:paraId="6B8ABD62" w14:textId="77777777" w:rsidR="00137615" w:rsidRDefault="00137615" w:rsidP="00137615">
      <w:pPr>
        <w:pStyle w:val="ListParagraph"/>
        <w:ind w:left="1440"/>
      </w:pPr>
    </w:p>
    <w:p w14:paraId="39003E77" w14:textId="1D2DC6DD" w:rsidR="00137615" w:rsidRPr="00137615" w:rsidRDefault="00000000" w:rsidP="00137615">
      <w:pPr>
        <w:pStyle w:val="ListParagraph"/>
        <w:ind w:left="1440"/>
        <w:rPr>
          <w:rFonts w:eastAsiaTheme="minorEastAsia"/>
        </w:rPr>
      </w:pPr>
      <m:oMathPara>
        <m:oMath>
          <m:sSub>
            <m:sSubPr>
              <m:ctrlPr>
                <w:rPr>
                  <w:rFonts w:ascii="Cambria Math" w:hAnsi="Cambria Math"/>
                  <w:i/>
                </w:rPr>
              </m:ctrlPr>
            </m:sSubPr>
            <m:e>
              <m:r>
                <w:rPr>
                  <w:rFonts w:ascii="Cambria Math" w:hAnsi="Cambria Math"/>
                </w:rPr>
                <m:t>necromass</m:t>
              </m:r>
            </m:e>
            <m:sub>
              <m:r>
                <w:rPr>
                  <w:rFonts w:ascii="Cambria Math" w:hAnsi="Cambria Math"/>
                </w:rPr>
                <m:t>new</m:t>
              </m:r>
            </m:sub>
          </m:sSub>
          <m:r>
            <w:rPr>
              <w:rFonts w:ascii="Cambria Math" w:hAnsi="Cambria Math"/>
            </w:rPr>
            <m:t>=turnover×et</m:t>
          </m:r>
        </m:oMath>
      </m:oMathPara>
    </w:p>
    <w:p w14:paraId="5C689E18" w14:textId="77777777" w:rsidR="00137615" w:rsidRDefault="00137615" w:rsidP="00137615">
      <w:pPr>
        <w:pStyle w:val="ListParagraph"/>
        <w:ind w:left="1440"/>
      </w:pPr>
    </w:p>
    <w:p w14:paraId="4115525B" w14:textId="79B63AA2" w:rsidR="00137615" w:rsidRDefault="00137615" w:rsidP="00137615">
      <w:pPr>
        <w:pStyle w:val="ListParagraph"/>
        <w:numPr>
          <w:ilvl w:val="0"/>
          <w:numId w:val="2"/>
        </w:numPr>
      </w:pPr>
      <w:r>
        <w:t>Calculate CO</w:t>
      </w:r>
      <w:r>
        <w:rPr>
          <w:vertAlign w:val="subscript"/>
        </w:rPr>
        <w:t>2</w:t>
      </w:r>
      <w:r>
        <w:t xml:space="preserve"> production:</w:t>
      </w:r>
    </w:p>
    <w:p w14:paraId="0F950352" w14:textId="1D7E916E" w:rsidR="00137615" w:rsidRDefault="00000000" w:rsidP="00137615">
      <m:oMathPara>
        <m:oMath>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esp</m:t>
              </m:r>
            </m:e>
            <m:sub>
              <m:r>
                <w:rPr>
                  <w:rFonts w:ascii="Cambria Math" w:hAnsi="Cambria Math"/>
                </w:rPr>
                <m:t>mnt</m:t>
              </m:r>
            </m:sub>
          </m:sSub>
          <m:r>
            <w:rPr>
              <w:rFonts w:ascii="Cambria Math" w:hAnsi="Cambria Math"/>
            </w:rPr>
            <m:t>+</m:t>
          </m:r>
          <m:sSub>
            <m:sSubPr>
              <m:ctrlPr>
                <w:rPr>
                  <w:rFonts w:ascii="Cambria Math" w:hAnsi="Cambria Math"/>
                  <w:i/>
                </w:rPr>
              </m:ctrlPr>
            </m:sSubPr>
            <m:e>
              <m:r>
                <w:rPr>
                  <w:rFonts w:ascii="Cambria Math" w:hAnsi="Cambria Math"/>
                </w:rPr>
                <m:t>decomp</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CUE</m:t>
              </m:r>
            </m:e>
            <m:sub>
              <m:r>
                <w:rPr>
                  <w:rFonts w:ascii="Cambria Math" w:hAnsi="Cambria Math"/>
                </w:rPr>
                <m:t>t</m:t>
              </m:r>
            </m:sub>
          </m:sSub>
          <m:r>
            <w:rPr>
              <w:rFonts w:ascii="Cambria Math" w:hAnsi="Cambria Math"/>
            </w:rPr>
            <m:t>)</m:t>
          </m:r>
        </m:oMath>
      </m:oMathPara>
    </w:p>
    <w:p w14:paraId="7630AD89" w14:textId="54468102" w:rsidR="00137615" w:rsidRDefault="00137615" w:rsidP="008D598D">
      <w:pPr>
        <w:ind w:left="2160"/>
      </w:pPr>
      <w:r>
        <w:t xml:space="preserve">Where </w:t>
      </w:r>
      <w:proofErr w:type="spellStart"/>
      <w:r>
        <w:rPr>
          <w:i/>
          <w:iCs/>
        </w:rPr>
        <w:t>decomp</w:t>
      </w:r>
      <w:r>
        <w:rPr>
          <w:i/>
          <w:iCs/>
          <w:vertAlign w:val="subscript"/>
        </w:rPr>
        <w:t>t</w:t>
      </w:r>
      <w:proofErr w:type="spellEnd"/>
      <w:r>
        <w:rPr>
          <w:i/>
          <w:iCs/>
        </w:rPr>
        <w:t xml:space="preserve"> </w:t>
      </w:r>
      <w:r>
        <w:t xml:space="preserve">is the maximum decomposition rate for each C pool and </w:t>
      </w:r>
      <w:proofErr w:type="spellStart"/>
      <w:r>
        <w:rPr>
          <w:i/>
          <w:iCs/>
        </w:rPr>
        <w:t>CUE</w:t>
      </w:r>
      <w:r>
        <w:rPr>
          <w:i/>
          <w:iCs/>
          <w:vertAlign w:val="subscript"/>
        </w:rPr>
        <w:t>t</w:t>
      </w:r>
      <w:proofErr w:type="spellEnd"/>
      <w:r>
        <w:rPr>
          <w:i/>
          <w:iCs/>
        </w:rPr>
        <w:t xml:space="preserve"> </w:t>
      </w:r>
      <w:r>
        <w:t>is the carbon use efficiency for each C pool</w:t>
      </w:r>
    </w:p>
    <w:p w14:paraId="5A74E12D" w14:textId="35FD6954" w:rsidR="00137615" w:rsidRDefault="008D598D" w:rsidP="00137615">
      <w:pPr>
        <w:pStyle w:val="ListParagraph"/>
        <w:numPr>
          <w:ilvl w:val="0"/>
          <w:numId w:val="2"/>
        </w:numPr>
      </w:pPr>
      <w:r>
        <w:t xml:space="preserve">Calculate microbial </w:t>
      </w:r>
      <w:commentRangeStart w:id="1"/>
      <w:r>
        <w:t>growth</w:t>
      </w:r>
      <w:commentRangeEnd w:id="1"/>
      <w:r>
        <w:rPr>
          <w:rStyle w:val="CommentReference"/>
        </w:rPr>
        <w:commentReference w:id="1"/>
      </w:r>
      <w:r>
        <w:t>:</w:t>
      </w:r>
    </w:p>
    <w:p w14:paraId="09C84901" w14:textId="77777777" w:rsidR="008D598D" w:rsidRDefault="008D598D" w:rsidP="008D598D">
      <w:pPr>
        <w:pStyle w:val="ListParagraph"/>
        <w:ind w:left="1440"/>
      </w:pPr>
    </w:p>
    <w:p w14:paraId="5A2B902A" w14:textId="1FCAF98C" w:rsidR="008D598D" w:rsidRPr="008D598D" w:rsidRDefault="00000000" w:rsidP="008D598D">
      <w:pPr>
        <w:pStyle w:val="ListParagraph"/>
        <w:ind w:left="1440"/>
        <w:rPr>
          <w:rFonts w:eastAsiaTheme="minorEastAsia"/>
        </w:rPr>
      </w:pPr>
      <m:oMathPara>
        <m:oMath>
          <m:sSub>
            <m:sSubPr>
              <m:ctrlPr>
                <w:rPr>
                  <w:rFonts w:ascii="Cambria Math" w:hAnsi="Cambria Math"/>
                  <w:i/>
                </w:rPr>
              </m:ctrlPr>
            </m:sSubPr>
            <m:e>
              <m:r>
                <w:rPr>
                  <w:rFonts w:ascii="Cambria Math" w:hAnsi="Cambria Math"/>
                </w:rPr>
                <m:t>MBC</m:t>
              </m:r>
            </m:e>
            <m:sub>
              <m:r>
                <w:rPr>
                  <w:rFonts w:ascii="Cambria Math" w:hAnsi="Cambria Math"/>
                </w:rPr>
                <m:t>new</m:t>
              </m:r>
            </m:sub>
          </m:sSub>
          <m:r>
            <w:rPr>
              <w:rFonts w:ascii="Cambria Math" w:hAnsi="Cambria Math"/>
            </w:rPr>
            <m:t>=MBC+</m:t>
          </m:r>
          <m:sSub>
            <m:sSubPr>
              <m:ctrlPr>
                <w:rPr>
                  <w:rFonts w:ascii="Cambria Math" w:hAnsi="Cambria Math"/>
                  <w:i/>
                </w:rPr>
              </m:ctrlPr>
            </m:sSubPr>
            <m:e>
              <m:r>
                <w:rPr>
                  <w:rFonts w:ascii="Cambria Math" w:hAnsi="Cambria Math"/>
                </w:rPr>
                <m:t>decom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UE</m:t>
              </m:r>
            </m:e>
            <m:sub>
              <m:r>
                <w:rPr>
                  <w:rFonts w:ascii="Cambria Math" w:hAnsi="Cambria Math"/>
                </w:rPr>
                <m:t>t</m:t>
              </m:r>
            </m:sub>
          </m:sSub>
        </m:oMath>
      </m:oMathPara>
    </w:p>
    <w:p w14:paraId="56B2F079" w14:textId="77777777" w:rsidR="008D598D" w:rsidRDefault="008D598D" w:rsidP="008D598D">
      <w:pPr>
        <w:pStyle w:val="ListParagraph"/>
        <w:ind w:left="1440"/>
      </w:pPr>
    </w:p>
    <w:p w14:paraId="3F18E51B" w14:textId="5D2A7A2F" w:rsidR="00137615" w:rsidRDefault="008D598D" w:rsidP="008D598D">
      <w:pPr>
        <w:pStyle w:val="ListParagraph"/>
        <w:numPr>
          <w:ilvl w:val="0"/>
          <w:numId w:val="2"/>
        </w:numPr>
      </w:pPr>
      <w:r>
        <w:t>Update protected C turnover by dividing protected C by protection turnover rate</w:t>
      </w:r>
    </w:p>
    <w:p w14:paraId="5140D585" w14:textId="1512A1A0" w:rsidR="008D598D" w:rsidRDefault="008D598D" w:rsidP="008D598D">
      <w:pPr>
        <w:pStyle w:val="ListParagraph"/>
        <w:numPr>
          <w:ilvl w:val="0"/>
          <w:numId w:val="2"/>
        </w:numPr>
      </w:pPr>
      <w:r>
        <w:t xml:space="preserve">Update protected C production by multiplying unprotected C by protected C formation rate * clay modifier. </w:t>
      </w:r>
    </w:p>
    <w:p w14:paraId="583FBDF9" w14:textId="7B01ACCF" w:rsidR="008D598D" w:rsidRDefault="008D598D" w:rsidP="008D598D">
      <w:pPr>
        <w:pStyle w:val="ListParagraph"/>
        <w:numPr>
          <w:ilvl w:val="0"/>
          <w:numId w:val="2"/>
        </w:numPr>
      </w:pPr>
      <w:r>
        <w:t>Update total MBC pool by adding microbial growth and subtracting microbial turnover</w:t>
      </w:r>
    </w:p>
    <w:p w14:paraId="28632FE3" w14:textId="2C452C38" w:rsidR="008D598D" w:rsidRDefault="008D598D" w:rsidP="008D598D">
      <w:pPr>
        <w:pStyle w:val="ListParagraph"/>
        <w:numPr>
          <w:ilvl w:val="0"/>
          <w:numId w:val="2"/>
        </w:numPr>
      </w:pPr>
      <w:r>
        <w:t>Update protected and unprotected C pools.</w:t>
      </w:r>
    </w:p>
    <w:p w14:paraId="4154E88A" w14:textId="0DFBB05B" w:rsidR="008D598D" w:rsidRDefault="008D598D" w:rsidP="008D598D">
      <w:pPr>
        <w:pStyle w:val="ListParagraph"/>
        <w:numPr>
          <w:ilvl w:val="1"/>
          <w:numId w:val="2"/>
        </w:numPr>
      </w:pPr>
      <w:r>
        <w:t>Unprotected = unprotected + protected turnover – protected formation</w:t>
      </w:r>
    </w:p>
    <w:p w14:paraId="7609DE33" w14:textId="60D4B1B5" w:rsidR="008D598D" w:rsidRDefault="008D598D" w:rsidP="008D598D">
      <w:pPr>
        <w:pStyle w:val="ListParagraph"/>
        <w:numPr>
          <w:ilvl w:val="1"/>
          <w:numId w:val="2"/>
        </w:numPr>
      </w:pPr>
      <w:r>
        <w:lastRenderedPageBreak/>
        <w:t>Protected = protected – protected turnover + protected formation</w:t>
      </w:r>
    </w:p>
    <w:p w14:paraId="0827DA68" w14:textId="024AF703" w:rsidR="008D598D" w:rsidRDefault="008D598D" w:rsidP="008D598D">
      <w:pPr>
        <w:pStyle w:val="ListParagraph"/>
        <w:numPr>
          <w:ilvl w:val="0"/>
          <w:numId w:val="2"/>
        </w:numPr>
      </w:pPr>
      <w:r>
        <w:t xml:space="preserve">Update necromass pool as necromass + </w:t>
      </w:r>
      <w:proofErr w:type="spellStart"/>
      <w:r>
        <w:t>necromass</w:t>
      </w:r>
      <w:r>
        <w:rPr>
          <w:vertAlign w:val="subscript"/>
        </w:rPr>
        <w:t>new</w:t>
      </w:r>
      <w:proofErr w:type="spellEnd"/>
    </w:p>
    <w:p w14:paraId="6533519B" w14:textId="77777777" w:rsidR="00137615" w:rsidRDefault="00137615" w:rsidP="00137615"/>
    <w:p w14:paraId="6E59F084" w14:textId="77777777" w:rsidR="00FA0189" w:rsidRDefault="00FA0189" w:rsidP="00FA0189">
      <w:pPr>
        <w:pStyle w:val="ListParagraph"/>
        <w:numPr>
          <w:ilvl w:val="0"/>
          <w:numId w:val="1"/>
        </w:numPr>
      </w:pPr>
      <w:proofErr w:type="spellStart"/>
      <w:r w:rsidRPr="008D598D">
        <w:rPr>
          <w:b/>
          <w:bCs/>
        </w:rPr>
        <w:t>decompRate</w:t>
      </w:r>
      <w:proofErr w:type="spellEnd"/>
      <w:r>
        <w:t xml:space="preserve">: Calculate maximum potential C decomposition rate </w:t>
      </w:r>
    </w:p>
    <w:p w14:paraId="25F00060" w14:textId="0E7DA77E" w:rsidR="00FA0189" w:rsidRDefault="00FA0189" w:rsidP="00FA0189">
      <w:pPr>
        <w:pStyle w:val="ListParagraph"/>
        <w:numPr>
          <w:ilvl w:val="1"/>
          <w:numId w:val="1"/>
        </w:numPr>
      </w:pPr>
      <w:r>
        <w:t xml:space="preserve">corrects Vmax for moisture </w:t>
      </w:r>
    </w:p>
    <w:p w14:paraId="19FCA900" w14:textId="4882C97B" w:rsidR="00FA0189" w:rsidRDefault="00FA0189" w:rsidP="00FA0189">
      <w:pPr>
        <w:pStyle w:val="ListParagraph"/>
        <w:numPr>
          <w:ilvl w:val="1"/>
          <w:numId w:val="1"/>
        </w:numPr>
      </w:pPr>
      <w:r>
        <w:t>inputs = SOM, temperature, theta, params</w:t>
      </w:r>
    </w:p>
    <w:p w14:paraId="6A1D659E" w14:textId="406624E8" w:rsidR="00EA274B" w:rsidRDefault="00EA274B" w:rsidP="00FA0189">
      <w:pPr>
        <w:pStyle w:val="ListParagraph"/>
        <w:numPr>
          <w:ilvl w:val="0"/>
          <w:numId w:val="4"/>
        </w:numPr>
      </w:pPr>
      <w:r>
        <w:t xml:space="preserve">Corrects </w:t>
      </w:r>
      <w:r w:rsidRPr="00EA274B">
        <w:t xml:space="preserve">units of </w:t>
      </w:r>
      <w:proofErr w:type="spellStart"/>
      <w:r w:rsidRPr="00EA274B">
        <w:t>vmaxref</w:t>
      </w:r>
      <w:proofErr w:type="spellEnd"/>
      <w:r w:rsidRPr="00EA274B">
        <w:t xml:space="preserve"> to be normalized for other factors so they are actually in year-1 units</w:t>
      </w:r>
    </w:p>
    <w:p w14:paraId="1EFBD6F2" w14:textId="465064FE" w:rsidR="00FA0189" w:rsidRDefault="005631F6" w:rsidP="00FA0189">
      <w:pPr>
        <w:pStyle w:val="ListParagraph"/>
        <w:numPr>
          <w:ilvl w:val="0"/>
          <w:numId w:val="4"/>
        </w:numPr>
      </w:pPr>
      <w:r>
        <w:t>Calculates</w:t>
      </w:r>
      <w:r w:rsidR="00EA274B">
        <w:t xml:space="preserve"> Vmax for each C pool (function = Vmax)</w:t>
      </w:r>
    </w:p>
    <w:p w14:paraId="1D101A75" w14:textId="3B77BC5F" w:rsidR="00EA274B" w:rsidRPr="00EA274B" w:rsidRDefault="003762F3" w:rsidP="00EA274B">
      <w:pPr>
        <w:pStyle w:val="ListParagraph"/>
        <w:numPr>
          <w:ilvl w:val="0"/>
          <w:numId w:val="4"/>
        </w:numPr>
      </w:pPr>
      <w:r>
        <w:t>“</w:t>
      </w:r>
      <w:proofErr w:type="spellStart"/>
      <w:r>
        <w:t>dodecomp</w:t>
      </w:r>
      <w:proofErr w:type="spellEnd"/>
      <w:r>
        <w:t>” = c</w:t>
      </w:r>
      <w:r w:rsidR="00EA274B" w:rsidRPr="00EA274B">
        <w:t>heck that there is &gt;0 unprotected C, soil is not completely dry, and living MBC is present</w:t>
      </w:r>
      <w:r>
        <w:t xml:space="preserve"> </w:t>
      </w:r>
      <w:r w:rsidR="00756B90">
        <w:t>and create an array with True/False for each pool</w:t>
      </w:r>
    </w:p>
    <w:p w14:paraId="376C82A1" w14:textId="377F0D55" w:rsidR="00EA274B" w:rsidRDefault="003762F3" w:rsidP="00FA0189">
      <w:pPr>
        <w:pStyle w:val="ListParagraph"/>
        <w:numPr>
          <w:ilvl w:val="0"/>
          <w:numId w:val="4"/>
        </w:numPr>
      </w:pPr>
      <w:r>
        <w:t>Decomposition rate (</w:t>
      </w:r>
      <w:proofErr w:type="spellStart"/>
      <w:r>
        <w:t>drate</w:t>
      </w:r>
      <w:proofErr w:type="spellEnd"/>
      <w:r>
        <w:t xml:space="preserve">) = </w:t>
      </w:r>
      <w:r w:rsidR="00756B90">
        <w:t xml:space="preserve">Where C pools &gt; 0, set decomposition rate using the following equation: </w:t>
      </w:r>
    </w:p>
    <w:p w14:paraId="50182E47" w14:textId="77777777" w:rsidR="00756B90" w:rsidRDefault="00756B90" w:rsidP="00756B90"/>
    <w:p w14:paraId="0E46156C" w14:textId="6FB5943F" w:rsidR="00756B90" w:rsidRDefault="00756B90" w:rsidP="00756B90">
      <m:oMathPara>
        <m:oMath>
          <m:r>
            <w:rPr>
              <w:rFonts w:ascii="Cambria Math" w:hAnsi="Cambria Math"/>
            </w:rPr>
            <m:t>Drate=</m:t>
          </m:r>
          <m:sSub>
            <m:sSubPr>
              <m:ctrlPr>
                <w:rPr>
                  <w:rFonts w:ascii="Cambria Math" w:hAnsi="Cambria Math"/>
                  <w:i/>
                </w:rPr>
              </m:ctrlPr>
            </m:sSubPr>
            <m:e>
              <m:r>
                <w:rPr>
                  <w:rFonts w:ascii="Cambria Math" w:hAnsi="Cambria Math"/>
                </w:rPr>
                <m:t>Vma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Ds</m:t>
              </m:r>
            </m:sup>
          </m:sSup>
          <m:r>
            <w:rPr>
              <w:rFonts w:ascii="Cambria Math" w:hAnsi="Cambria Math"/>
            </w:rPr>
            <m:t>×</m:t>
          </m:r>
          <m:sSub>
            <m:sSubPr>
              <m:ctrlPr>
                <w:rPr>
                  <w:rFonts w:ascii="Cambria Math" w:hAnsi="Cambria Math"/>
                  <w:i/>
                </w:rPr>
              </m:ctrlPr>
            </m:sSubPr>
            <m:e>
              <m:r>
                <w:rPr>
                  <w:rFonts w:ascii="Cambria Math" w:hAnsi="Cambria Math"/>
                </w:rPr>
                <m:t>pool</m:t>
              </m:r>
            </m:e>
            <m:sub>
              <m:r>
                <w:rPr>
                  <w:rFonts w:ascii="Cambria Math" w:hAnsi="Cambria Math"/>
                </w:rPr>
                <m:t>i, init</m:t>
              </m:r>
            </m:sub>
          </m:sSub>
          <m:r>
            <w:rPr>
              <w:rFonts w:ascii="Cambria Math" w:hAnsi="Cambria Math"/>
            </w:rPr>
            <m:t>×</m:t>
          </m:r>
          <m:f>
            <m:fPr>
              <m:ctrlPr>
                <w:rPr>
                  <w:rFonts w:ascii="Cambria Math" w:hAnsi="Cambria Math"/>
                  <w:i/>
                </w:rPr>
              </m:ctrlPr>
            </m:fPr>
            <m:num>
              <m:r>
                <w:rPr>
                  <w:rFonts w:ascii="Cambria Math" w:hAnsi="Cambria Math"/>
                </w:rPr>
                <m:t>MBC</m:t>
              </m:r>
            </m:num>
            <m:den>
              <m:r>
                <w:rPr>
                  <w:rFonts w:ascii="Cambria Math" w:hAnsi="Cambria Math"/>
                </w:rPr>
                <m:t xml:space="preserve">Unprotected C× </m:t>
              </m:r>
              <m:sSub>
                <m:sSubPr>
                  <m:ctrlPr>
                    <w:rPr>
                      <w:rFonts w:ascii="Cambria Math" w:hAnsi="Cambria Math"/>
                      <w:i/>
                    </w:rPr>
                  </m:ctrlPr>
                </m:sSubPr>
                <m:e>
                  <m:r>
                    <w:rPr>
                      <w:rFonts w:ascii="Cambria Math" w:hAnsi="Cambria Math"/>
                    </w:rPr>
                    <m:t>kC</m:t>
                  </m:r>
                </m:e>
                <m:sub>
                  <m:r>
                    <w:rPr>
                      <w:rFonts w:ascii="Cambria Math" w:hAnsi="Cambria Math"/>
                    </w:rPr>
                    <m:t>i</m:t>
                  </m:r>
                </m:sub>
              </m:sSub>
              <m:r>
                <w:rPr>
                  <w:rFonts w:ascii="Cambria Math" w:hAnsi="Cambria Math"/>
                </w:rPr>
                <m:t>+MBC</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θ)</m:t>
                  </m:r>
                </m:e>
                <m:sup>
                  <m:r>
                    <w:rPr>
                      <w:rFonts w:ascii="Cambria Math" w:hAnsi="Cambria Math"/>
                    </w:rPr>
                    <m:t>Dg</m:t>
                  </m:r>
                </m:sup>
              </m:sSup>
            </m:num>
            <m:den>
              <m:r>
                <w:rPr>
                  <w:rFonts w:ascii="Cambria Math" w:hAnsi="Cambria Math"/>
                </w:rPr>
                <m:t>aerobic max</m:t>
              </m:r>
            </m:den>
          </m:f>
        </m:oMath>
      </m:oMathPara>
    </w:p>
    <w:p w14:paraId="11FF9BD9" w14:textId="77777777" w:rsidR="00FA0189" w:rsidRDefault="00FA0189" w:rsidP="00FA0189"/>
    <w:p w14:paraId="2E7CA1C9" w14:textId="4387ED94" w:rsidR="00FA0189" w:rsidRDefault="00756B90" w:rsidP="00756B90">
      <w:pPr>
        <w:ind w:left="720" w:firstLine="720"/>
      </w:pPr>
      <w:r>
        <w:t xml:space="preserve">Where </w:t>
      </w:r>
      <w:proofErr w:type="spellStart"/>
      <w:r>
        <w:t>i</w:t>
      </w:r>
      <w:proofErr w:type="spellEnd"/>
      <w:r>
        <w:t xml:space="preserve"> is each pool in </w:t>
      </w:r>
      <w:proofErr w:type="spellStart"/>
      <w:r>
        <w:t>chem_types</w:t>
      </w:r>
      <w:proofErr w:type="spellEnd"/>
      <w:r>
        <w:t xml:space="preserve"> (‘Fast’,’Slow’,’Necro’,’</w:t>
      </w:r>
      <w:proofErr w:type="spellStart"/>
      <w:r>
        <w:t>Py</w:t>
      </w:r>
      <w:proofErr w:type="spellEnd"/>
      <w:r>
        <w:t>’]</w:t>
      </w:r>
    </w:p>
    <w:p w14:paraId="5E7116C5" w14:textId="6B005921" w:rsidR="00756B90" w:rsidRDefault="00084B40" w:rsidP="00756B90">
      <w:pPr>
        <w:ind w:left="720" w:firstLine="720"/>
      </w:pPr>
      <w:r>
        <w:t xml:space="preserve">“Decomposition rate is determined by a temperature-dependent maximum enzymatic conversation rate, the size of the unprotected C pool, and the ratio of microbial biomass to unprotected C. The dependence on microbial biomass is expressed in the form of a reverse Michaelis-Menten saturation. With this model form, the decomposition rate scales linearly with total C, as long as the ratio of microbial biomass to unprotected C remains constant.” </w:t>
      </w:r>
      <w:r>
        <w:fldChar w:fldCharType="begin" w:fldLock="1"/>
      </w:r>
      <w:r>
        <w:instrText>ADDIN CSL_CITATION {"citationItems":[{"id":"ITEM-1","itemData":{"DOI":"10.1038/nclimate2436","ISSN":"17586798","abstract":"The sensitivity of soil organic carbon (SOC) to changing environmental conditions represents a critical uncertainty in coupled carbon cycle-climate models. Much of this uncertainty arises from our limited understanding of the extent to which root-microbe interactions induce SOC losses (through accelerated decomposition or priming) or indirectly promote SOC gains (via protection through interactions with mineral particles). We developed a new SOC model to examine priming and protection responses to rising atmospheric CO 2. The model captured disparate SOC responses at two temperate free-air CO 2 enrichment (FACE) experiments. We show that stabilization of new carbon in protected SOC pools may equal or exceed microbial priming of old SOC in ecosystems with readily decomposable litter and high clay content (for example, Oak Ridge). In contrast, carbon losses induced through priming dominate the net SOC response in ecosystems with more resistant litters and lower clay content (for example, Duke). The SOC model was fully integrated into a global terrestrial carbon cycle model to run global simulations of elevated CO 2 effects. Although protected carbon provides an important constraint on priming effects, priming nonetheless reduced SOC storage in the majority of terrestrial areas, partially counterbalancing SOC gains from enhanced ecosystem productivity.","author":[{"dropping-particle":"","family":"Sulman","given":"Benjamin N.","non-dropping-particle":"","parse-names":false,"suffix":""},{"dropping-particle":"","family":"Phillips","given":"Richard P.","non-dropping-particle":"","parse-names":false,"suffix":""},{"dropping-particle":"","family":"Oishi","given":"A. Christopher","non-dropping-particle":"","parse-names":false,"suffix":""},{"dropping-particle":"","family":"Shevliakova","given":"Elena","non-dropping-particle":"","parse-names":false,"suffix":""},{"dropping-particle":"","family":"Pacala","given":"Stephen W.","non-dropping-particle":"","parse-names":false,"suffix":""}],"container-title":"Nature Climate Change","id":"ITEM-1","issue":"12","issued":{"date-parts":[["2014","11","10"]]},"note":"From Duplicate 1 (Microbe-driven turnover offsets mineral-mediated storage of soil carbon under elevated CO2 - Sulman, Benjamin N.; Phillips, Richard P.; Oishi, A. Christopher; Shevliakova, Elena; Pacala, Stephen W.)\n\nCORPSE","page":"1099-1102","publisher":"Nature Publishing Group","title":"Microbe-driven turnover offsets mineral-mediated storage of soil carbon under elevated CO2","type":"article-journal","volume":"4"},"uris":["http://www.mendeley.com/documents/?uuid=6d22367a-8be0-4bda-9ec8-ffa47dbfba56"]}],"mendeley":{"formattedCitation":"(Sulman, Phillips, Oishi, Shevliakova, &amp; Pacala, 2014)","plainTextFormattedCitation":"(Sulman, Phillips, Oishi, Shevliakova, &amp; Pacala, 2014)"},"properties":{"noteIndex":0},"schema":"https://github.com/citation-style-language/schema/raw/master/csl-citation.json"}</w:instrText>
      </w:r>
      <w:r>
        <w:fldChar w:fldCharType="separate"/>
      </w:r>
      <w:r w:rsidRPr="00084B40">
        <w:rPr>
          <w:noProof/>
        </w:rPr>
        <w:t>(Sulman, Phillips, Oishi, Shevliakova, &amp; Pacala, 2014)</w:t>
      </w:r>
      <w:r>
        <w:fldChar w:fldCharType="end"/>
      </w:r>
    </w:p>
    <w:p w14:paraId="0A8D4CDC" w14:textId="77777777" w:rsidR="00084B40" w:rsidRDefault="00084B40" w:rsidP="00756B90">
      <w:pPr>
        <w:ind w:left="720" w:firstLine="720"/>
      </w:pPr>
    </w:p>
    <w:p w14:paraId="1307845D" w14:textId="77777777" w:rsidR="00084B40" w:rsidRDefault="00084B40" w:rsidP="00756B90">
      <w:pPr>
        <w:ind w:left="720" w:firstLine="720"/>
      </w:pPr>
    </w:p>
    <w:p w14:paraId="78BF33B7" w14:textId="5A91BD10" w:rsidR="00FA0189" w:rsidRPr="005631F6" w:rsidRDefault="00FA0189" w:rsidP="00FA0189">
      <w:pPr>
        <w:pStyle w:val="ListParagraph"/>
        <w:numPr>
          <w:ilvl w:val="0"/>
          <w:numId w:val="1"/>
        </w:numPr>
      </w:pPr>
      <w:r w:rsidRPr="008D598D">
        <w:rPr>
          <w:b/>
          <w:bCs/>
        </w:rPr>
        <w:t>Vmax</w:t>
      </w:r>
      <w:r w:rsidR="005631F6" w:rsidRPr="005631F6">
        <w:t>: calculates Vmax for each</w:t>
      </w:r>
      <w:r w:rsidR="005631F6">
        <w:t xml:space="preserve"> C pool at each time step. Vmax varies over the course of a simulation because </w:t>
      </w:r>
      <w:proofErr w:type="spellStart"/>
      <w:r w:rsidR="005631F6">
        <w:t>Vmaxref</w:t>
      </w:r>
      <w:proofErr w:type="spellEnd"/>
      <w:r w:rsidR="005631F6">
        <w:t xml:space="preserve"> and activation energy (</w:t>
      </w:r>
      <w:proofErr w:type="spellStart"/>
      <w:r w:rsidR="005631F6">
        <w:t>Ea</w:t>
      </w:r>
      <w:proofErr w:type="spellEnd"/>
      <w:r w:rsidR="005631F6">
        <w:t>) are different for each pool and temperature varies over the course of a simulation</w:t>
      </w:r>
    </w:p>
    <w:p w14:paraId="0ADA8D32" w14:textId="41E2492E" w:rsidR="00FA0189" w:rsidRDefault="00FA0189" w:rsidP="00FA0189">
      <w:pPr>
        <w:pStyle w:val="ListParagraph"/>
        <w:numPr>
          <w:ilvl w:val="1"/>
          <w:numId w:val="1"/>
        </w:numPr>
      </w:pPr>
      <w:r>
        <w:t xml:space="preserve">Vmax = </w:t>
      </w:r>
      <w:proofErr w:type="spellStart"/>
      <w:r w:rsidR="005631F6">
        <w:t>vmaxref</w:t>
      </w:r>
      <w:r w:rsidR="005631F6">
        <w:rPr>
          <w:vertAlign w:val="subscript"/>
        </w:rPr>
        <w:t>t</w:t>
      </w:r>
      <w:proofErr w:type="spellEnd"/>
      <w:r w:rsidR="005631F6">
        <w:t xml:space="preserve"> * exp(-Ea</w:t>
      </w:r>
      <w:r w:rsidR="005631F6">
        <w:rPr>
          <w:vertAlign w:val="subscript"/>
        </w:rPr>
        <w:t>t</w:t>
      </w:r>
      <w:r w:rsidR="005631F6">
        <w:t xml:space="preserve"> * 1/(Rugas*T) – 1/(Rugas*</w:t>
      </w:r>
      <w:proofErr w:type="spellStart"/>
      <w:r w:rsidR="005631F6">
        <w:t>Tref</w:t>
      </w:r>
      <w:proofErr w:type="spellEnd"/>
      <w:r w:rsidR="005631F6">
        <w:t>))</w:t>
      </w:r>
    </w:p>
    <w:p w14:paraId="22C7363D" w14:textId="172F9057" w:rsidR="005631F6" w:rsidRDefault="005631F6" w:rsidP="00FA0189">
      <w:pPr>
        <w:pStyle w:val="ListParagraph"/>
        <w:numPr>
          <w:ilvl w:val="1"/>
          <w:numId w:val="1"/>
        </w:numPr>
      </w:pPr>
      <w:r>
        <w:t>Rugas = molar gas constant, 8.312 J mol</w:t>
      </w:r>
      <w:r>
        <w:rPr>
          <w:vertAlign w:val="superscript"/>
        </w:rPr>
        <w:t>-1</w:t>
      </w:r>
      <w:r>
        <w:t xml:space="preserve"> K</w:t>
      </w:r>
      <w:r>
        <w:rPr>
          <w:vertAlign w:val="superscript"/>
        </w:rPr>
        <w:t>-1</w:t>
      </w:r>
    </w:p>
    <w:p w14:paraId="097E3504" w14:textId="2BA6AFF6" w:rsidR="005631F6" w:rsidRDefault="005631F6" w:rsidP="00FA0189">
      <w:pPr>
        <w:pStyle w:val="ListParagraph"/>
        <w:numPr>
          <w:ilvl w:val="1"/>
          <w:numId w:val="1"/>
        </w:numPr>
      </w:pPr>
      <w:r>
        <w:t>Temperature in K</w:t>
      </w:r>
    </w:p>
    <w:p w14:paraId="3EDA390B" w14:textId="5BCD8B3B" w:rsidR="005631F6" w:rsidRDefault="005631F6" w:rsidP="00FA0189">
      <w:pPr>
        <w:pStyle w:val="ListParagraph"/>
        <w:numPr>
          <w:ilvl w:val="1"/>
          <w:numId w:val="1"/>
        </w:numPr>
      </w:pPr>
      <w:proofErr w:type="spellStart"/>
      <w:r>
        <w:t>Tref</w:t>
      </w:r>
      <w:proofErr w:type="spellEnd"/>
      <w:r>
        <w:t xml:space="preserve"> = 293.15 K</w:t>
      </w:r>
    </w:p>
    <w:p w14:paraId="34005670" w14:textId="694EA7A1" w:rsidR="005631F6" w:rsidRDefault="005631F6" w:rsidP="00FA0189">
      <w:pPr>
        <w:pStyle w:val="ListParagraph"/>
        <w:numPr>
          <w:ilvl w:val="1"/>
          <w:numId w:val="1"/>
        </w:numPr>
      </w:pPr>
      <w:r>
        <w:t>Example:</w:t>
      </w:r>
    </w:p>
    <w:p w14:paraId="50E67433" w14:textId="528DCCDB" w:rsidR="005631F6" w:rsidRDefault="005631F6" w:rsidP="005631F6">
      <w:pPr>
        <w:pStyle w:val="ListParagraph"/>
        <w:numPr>
          <w:ilvl w:val="2"/>
          <w:numId w:val="1"/>
        </w:numPr>
      </w:pPr>
      <w:proofErr w:type="spellStart"/>
      <w:r>
        <w:t>Vmaxref</w:t>
      </w:r>
      <w:proofErr w:type="spellEnd"/>
      <w:r>
        <w:t xml:space="preserve"> = {Fast: 19, Slow:0.25, Necro: 10, PyC:1}</w:t>
      </w:r>
    </w:p>
    <w:p w14:paraId="7782002A" w14:textId="5517BAF0" w:rsidR="005631F6" w:rsidRPr="00084B40" w:rsidRDefault="005631F6" w:rsidP="005631F6">
      <w:pPr>
        <w:pStyle w:val="ListParagraph"/>
        <w:numPr>
          <w:ilvl w:val="2"/>
          <w:numId w:val="1"/>
        </w:numPr>
      </w:pPr>
      <w:proofErr w:type="spellStart"/>
      <w:r w:rsidRPr="00084B40">
        <w:t>Ea</w:t>
      </w:r>
      <w:proofErr w:type="spellEnd"/>
      <w:r w:rsidRPr="00084B40">
        <w:t xml:space="preserve"> = {Fast: 5e3, Slow:30e3, Necro:5e3, PyC:5e3}</w:t>
      </w:r>
    </w:p>
    <w:p w14:paraId="4A5165AA" w14:textId="77777777" w:rsidR="00756B90" w:rsidRPr="00084B40" w:rsidRDefault="00756B90" w:rsidP="00756B90"/>
    <w:p w14:paraId="53C557E1" w14:textId="377463D7" w:rsidR="00756B90" w:rsidRDefault="00756B90" w:rsidP="00756B90">
      <w:pPr>
        <w:pStyle w:val="ListParagraph"/>
        <w:numPr>
          <w:ilvl w:val="0"/>
          <w:numId w:val="1"/>
        </w:numPr>
      </w:pPr>
      <w:proofErr w:type="spellStart"/>
      <w:r w:rsidRPr="008D598D">
        <w:rPr>
          <w:b/>
          <w:bCs/>
        </w:rPr>
        <w:lastRenderedPageBreak/>
        <w:t>sumCtypes</w:t>
      </w:r>
      <w:proofErr w:type="spellEnd"/>
      <w:r w:rsidRPr="00756B90">
        <w:t>: Calculates sum of all</w:t>
      </w:r>
      <w:r>
        <w:t xml:space="preserve"> C pools excluding MBC and CO</w:t>
      </w:r>
      <w:r>
        <w:rPr>
          <w:vertAlign w:val="subscript"/>
        </w:rPr>
        <w:t>2</w:t>
      </w:r>
    </w:p>
    <w:p w14:paraId="00FE9106" w14:textId="0AE56F71" w:rsidR="00756B90" w:rsidRDefault="00756B90" w:rsidP="00756B90">
      <w:pPr>
        <w:pStyle w:val="ListParagraph"/>
        <w:numPr>
          <w:ilvl w:val="1"/>
          <w:numId w:val="1"/>
        </w:numPr>
      </w:pPr>
      <w:r>
        <w:t>unprotected and protected</w:t>
      </w:r>
    </w:p>
    <w:p w14:paraId="1BFF999E" w14:textId="7CBDE2DD" w:rsidR="00756B90" w:rsidRDefault="00756B90" w:rsidP="00756B90">
      <w:pPr>
        <w:pStyle w:val="ListParagraph"/>
        <w:numPr>
          <w:ilvl w:val="1"/>
          <w:numId w:val="1"/>
        </w:numPr>
      </w:pPr>
      <w:r>
        <w:t xml:space="preserve">fast, slow, necro, </w:t>
      </w:r>
      <w:proofErr w:type="spellStart"/>
      <w:r>
        <w:t>pyC</w:t>
      </w:r>
      <w:proofErr w:type="spellEnd"/>
    </w:p>
    <w:p w14:paraId="65937F2D" w14:textId="77777777" w:rsidR="003A29E2" w:rsidRDefault="003A29E2" w:rsidP="003A29E2"/>
    <w:p w14:paraId="73276301" w14:textId="77777777" w:rsidR="003A29E2" w:rsidRDefault="003A29E2" w:rsidP="003A29E2"/>
    <w:p w14:paraId="3D91156C" w14:textId="77777777" w:rsidR="003A29E2" w:rsidRDefault="003A29E2" w:rsidP="003A29E2"/>
    <w:p w14:paraId="6516F6EE" w14:textId="77777777" w:rsidR="003A29E2" w:rsidRDefault="003A29E2" w:rsidP="003A29E2"/>
    <w:p w14:paraId="3D0BFEA0" w14:textId="77777777" w:rsidR="003A29E2" w:rsidRDefault="003A29E2" w:rsidP="003A29E2">
      <w:r w:rsidRPr="003A29E2">
        <w:rPr>
          <w:u w:val="single"/>
        </w:rPr>
        <w:t>CORPSE_solvers.py</w:t>
      </w:r>
      <w:r>
        <w:t xml:space="preserve">: Functions for running the CORPSE model. </w:t>
      </w:r>
    </w:p>
    <w:p w14:paraId="1840B9E9" w14:textId="524AE99A" w:rsidR="003A29E2" w:rsidRDefault="003A29E2" w:rsidP="003A29E2">
      <w:r>
        <w:t>Includes two approaches for running the model. One uses the python ordinary differential equation (ODE) solver. The other explicitly iterates the model using a fixed time step.</w:t>
      </w:r>
    </w:p>
    <w:p w14:paraId="6A0C7D57" w14:textId="79749459" w:rsidR="003A29E2" w:rsidRDefault="00781B4D" w:rsidP="00781B4D">
      <w:pPr>
        <w:pStyle w:val="ListParagraph"/>
        <w:numPr>
          <w:ilvl w:val="0"/>
          <w:numId w:val="1"/>
        </w:numPr>
      </w:pPr>
      <w:proofErr w:type="spellStart"/>
      <w:r>
        <w:t>run_models_ODE</w:t>
      </w:r>
      <w:proofErr w:type="spellEnd"/>
      <w:r>
        <w:t>:</w:t>
      </w:r>
    </w:p>
    <w:p w14:paraId="370EE269" w14:textId="0D2C6C0B" w:rsidR="00781B4D" w:rsidRDefault="00781B4D" w:rsidP="00781B4D">
      <w:pPr>
        <w:pStyle w:val="ListParagraph"/>
        <w:numPr>
          <w:ilvl w:val="1"/>
          <w:numId w:val="1"/>
        </w:numPr>
      </w:pPr>
      <w:r>
        <w:t>This is the function that actually runs the simulation using the ODE (ordinary differential equations) solver</w:t>
      </w:r>
    </w:p>
    <w:p w14:paraId="49CEA19E" w14:textId="7773F2B4" w:rsidR="00781B4D" w:rsidRDefault="00781B4D" w:rsidP="00781B4D">
      <w:pPr>
        <w:pStyle w:val="ListParagraph"/>
        <w:numPr>
          <w:ilvl w:val="1"/>
          <w:numId w:val="1"/>
        </w:numPr>
      </w:pPr>
      <w:r>
        <w:t>Input:</w:t>
      </w:r>
    </w:p>
    <w:p w14:paraId="5635D3DD" w14:textId="2CA4206A" w:rsidR="00781B4D" w:rsidRDefault="00781B4D" w:rsidP="00781B4D">
      <w:pPr>
        <w:pStyle w:val="ListParagraph"/>
        <w:numPr>
          <w:ilvl w:val="2"/>
          <w:numId w:val="1"/>
        </w:numPr>
      </w:pPr>
      <w:proofErr w:type="spellStart"/>
      <w:r>
        <w:t>Tmin</w:t>
      </w:r>
      <w:proofErr w:type="spellEnd"/>
      <w:r>
        <w:t xml:space="preserve"> &amp; </w:t>
      </w:r>
      <w:proofErr w:type="spellStart"/>
      <w:r>
        <w:t>Tmax</w:t>
      </w:r>
      <w:proofErr w:type="spellEnd"/>
      <w:r>
        <w:t xml:space="preserve"> – allow sinusoidal variation in temperature</w:t>
      </w:r>
    </w:p>
    <w:p w14:paraId="50C5F26D" w14:textId="63BA9746" w:rsidR="00781B4D" w:rsidRDefault="00781B4D" w:rsidP="00781B4D">
      <w:pPr>
        <w:pStyle w:val="ListParagraph"/>
        <w:numPr>
          <w:ilvl w:val="3"/>
          <w:numId w:val="1"/>
        </w:numPr>
      </w:pPr>
      <w:r>
        <w:t xml:space="preserve">(set </w:t>
      </w:r>
      <w:proofErr w:type="spellStart"/>
      <w:r>
        <w:t>Tmin</w:t>
      </w:r>
      <w:proofErr w:type="spellEnd"/>
      <w:r>
        <w:t xml:space="preserve"> = </w:t>
      </w:r>
      <w:proofErr w:type="spellStart"/>
      <w:r>
        <w:t>Tmax</w:t>
      </w:r>
      <w:proofErr w:type="spellEnd"/>
      <w:r>
        <w:t xml:space="preserve"> for constant state)</w:t>
      </w:r>
    </w:p>
    <w:p w14:paraId="50CA35AF" w14:textId="42F6C13D" w:rsidR="00781B4D" w:rsidRDefault="00781B4D" w:rsidP="00781B4D">
      <w:pPr>
        <w:pStyle w:val="ListParagraph"/>
        <w:numPr>
          <w:ilvl w:val="2"/>
          <w:numId w:val="1"/>
        </w:numPr>
      </w:pPr>
      <w:proofErr w:type="spellStart"/>
      <w:r>
        <w:t>Thetamin</w:t>
      </w:r>
      <w:proofErr w:type="spellEnd"/>
      <w:r>
        <w:t xml:space="preserve"> &amp; </w:t>
      </w:r>
      <w:proofErr w:type="spellStart"/>
      <w:r>
        <w:t>Thetamax</w:t>
      </w:r>
      <w:proofErr w:type="spellEnd"/>
      <w:r>
        <w:t xml:space="preserve"> – allow sinusoidal variation in moisture</w:t>
      </w:r>
    </w:p>
    <w:p w14:paraId="722FC0BE" w14:textId="5D49DF0E" w:rsidR="00781B4D" w:rsidRDefault="00781B4D" w:rsidP="00781B4D">
      <w:pPr>
        <w:pStyle w:val="ListParagraph"/>
        <w:numPr>
          <w:ilvl w:val="3"/>
          <w:numId w:val="1"/>
        </w:numPr>
      </w:pPr>
      <w:r>
        <w:t xml:space="preserve">(set </w:t>
      </w:r>
      <w:proofErr w:type="spellStart"/>
      <w:r>
        <w:t>Thetamin</w:t>
      </w:r>
      <w:proofErr w:type="spellEnd"/>
      <w:r>
        <w:t xml:space="preserve"> = </w:t>
      </w:r>
      <w:proofErr w:type="spellStart"/>
      <w:r>
        <w:t>Thetamax</w:t>
      </w:r>
      <w:proofErr w:type="spellEnd"/>
      <w:r>
        <w:t xml:space="preserve"> for constant state)</w:t>
      </w:r>
    </w:p>
    <w:p w14:paraId="21D34E9A" w14:textId="45647BB1" w:rsidR="00781B4D" w:rsidRDefault="00781B4D" w:rsidP="00781B4D">
      <w:pPr>
        <w:pStyle w:val="ListParagraph"/>
        <w:numPr>
          <w:ilvl w:val="2"/>
          <w:numId w:val="1"/>
        </w:numPr>
      </w:pPr>
      <w:r>
        <w:t>Times – array of all the time steps (t) for the simulation</w:t>
      </w:r>
    </w:p>
    <w:p w14:paraId="42984FA0" w14:textId="5D096757" w:rsidR="00781B4D" w:rsidRDefault="00781B4D" w:rsidP="00781B4D">
      <w:pPr>
        <w:pStyle w:val="ListParagraph"/>
        <w:numPr>
          <w:ilvl w:val="2"/>
          <w:numId w:val="1"/>
        </w:numPr>
      </w:pPr>
      <w:r>
        <w:t>Clay – clay content (%) used to adjust protected C formation rates</w:t>
      </w:r>
    </w:p>
    <w:p w14:paraId="2419C0C4" w14:textId="7BAEFD74" w:rsidR="00781B4D" w:rsidRDefault="00781B4D" w:rsidP="00781B4D">
      <w:pPr>
        <w:pStyle w:val="ListParagraph"/>
        <w:numPr>
          <w:ilvl w:val="2"/>
          <w:numId w:val="1"/>
        </w:numPr>
      </w:pPr>
      <w:proofErr w:type="spellStart"/>
      <w:r>
        <w:t>Initvals</w:t>
      </w:r>
      <w:proofErr w:type="spellEnd"/>
      <w:r>
        <w:t xml:space="preserve"> – dictionary of the initial values for all pools (</w:t>
      </w:r>
      <w:proofErr w:type="spellStart"/>
      <w:r>
        <w:t>livingMBC</w:t>
      </w:r>
      <w:proofErr w:type="spellEnd"/>
      <w:r>
        <w:t xml:space="preserve">, </w:t>
      </w:r>
      <w:proofErr w:type="spellStart"/>
      <w:r>
        <w:t>uFastC</w:t>
      </w:r>
      <w:proofErr w:type="spellEnd"/>
      <w:r>
        <w:t>, etc.)</w:t>
      </w:r>
    </w:p>
    <w:p w14:paraId="075EC669" w14:textId="2C34857D" w:rsidR="00781B4D" w:rsidRDefault="00781B4D" w:rsidP="00781B4D">
      <w:pPr>
        <w:pStyle w:val="ListParagraph"/>
        <w:numPr>
          <w:ilvl w:val="2"/>
          <w:numId w:val="1"/>
        </w:numPr>
      </w:pPr>
      <w:r>
        <w:t>Params = dictionary of all parameter values (</w:t>
      </w:r>
      <w:proofErr w:type="spellStart"/>
      <w:r>
        <w:t>vmaxref</w:t>
      </w:r>
      <w:proofErr w:type="spellEnd"/>
      <w:r>
        <w:t xml:space="preserve">, </w:t>
      </w:r>
      <w:proofErr w:type="spellStart"/>
      <w:r>
        <w:t>Ea</w:t>
      </w:r>
      <w:proofErr w:type="spellEnd"/>
      <w:r>
        <w:t xml:space="preserve">, </w:t>
      </w:r>
      <w:proofErr w:type="spellStart"/>
      <w:r>
        <w:t>kC</w:t>
      </w:r>
      <w:proofErr w:type="spellEnd"/>
      <w:r>
        <w:t xml:space="preserve">, </w:t>
      </w:r>
      <w:proofErr w:type="spellStart"/>
      <w:r>
        <w:t>gas_diffusion_exp</w:t>
      </w:r>
      <w:proofErr w:type="spellEnd"/>
      <w:r>
        <w:t xml:space="preserve">, </w:t>
      </w:r>
      <w:proofErr w:type="spellStart"/>
      <w:r>
        <w:t>etc</w:t>
      </w:r>
      <w:proofErr w:type="spellEnd"/>
      <w:r>
        <w:t>)</w:t>
      </w:r>
    </w:p>
    <w:p w14:paraId="5AE1A504" w14:textId="7B662F06" w:rsidR="00781B4D" w:rsidRDefault="00781B4D" w:rsidP="00781B4D">
      <w:pPr>
        <w:pStyle w:val="ListParagraph"/>
        <w:numPr>
          <w:ilvl w:val="2"/>
          <w:numId w:val="1"/>
        </w:numPr>
      </w:pPr>
      <w:r>
        <w:t>Inputs – dictionary of the C input rates of all pools</w:t>
      </w:r>
    </w:p>
    <w:p w14:paraId="6314C38A" w14:textId="26484EA9" w:rsidR="00781B4D" w:rsidRDefault="00781B4D" w:rsidP="00781B4D">
      <w:pPr>
        <w:pStyle w:val="ListParagraph"/>
        <w:numPr>
          <w:ilvl w:val="3"/>
          <w:numId w:val="1"/>
        </w:numPr>
      </w:pPr>
      <w:r>
        <w:t>Assumes zero rate for pools not in the inputs data structure</w:t>
      </w:r>
    </w:p>
    <w:p w14:paraId="41431168" w14:textId="1FE08242" w:rsidR="00781B4D" w:rsidRDefault="00781B4D" w:rsidP="00781B4D">
      <w:pPr>
        <w:pStyle w:val="ListParagraph"/>
        <w:numPr>
          <w:ilvl w:val="3"/>
          <w:numId w:val="1"/>
        </w:numPr>
      </w:pPr>
      <w:r>
        <w:t xml:space="preserve">In </w:t>
      </w:r>
      <w:proofErr w:type="spellStart"/>
      <w:r>
        <w:t>Whitman_sims</w:t>
      </w:r>
      <w:proofErr w:type="spellEnd"/>
      <w:r>
        <w:t>, this is left empty (i.e. no C inputs to system)</w:t>
      </w:r>
    </w:p>
    <w:p w14:paraId="1704E6E1" w14:textId="41DD4997" w:rsidR="00781B4D" w:rsidRDefault="00781B4D" w:rsidP="00781B4D">
      <w:pPr>
        <w:pStyle w:val="ListParagraph"/>
        <w:numPr>
          <w:ilvl w:val="0"/>
          <w:numId w:val="1"/>
        </w:numPr>
      </w:pPr>
      <w:proofErr w:type="spellStart"/>
      <w:r>
        <w:t>Run_models_iterator</w:t>
      </w:r>
      <w:proofErr w:type="spellEnd"/>
      <w:r>
        <w:t>:</w:t>
      </w:r>
    </w:p>
    <w:p w14:paraId="4FF1F482" w14:textId="77777777" w:rsidR="00781B4D" w:rsidRDefault="00781B4D" w:rsidP="00781B4D">
      <w:pPr>
        <w:pStyle w:val="ListParagraph"/>
        <w:numPr>
          <w:ilvl w:val="1"/>
          <w:numId w:val="1"/>
        </w:numPr>
      </w:pPr>
      <w:r>
        <w:t xml:space="preserve">Runs </w:t>
      </w:r>
      <w:r w:rsidRPr="00781B4D">
        <w:t>a simulation using the explicit iterator instead of the ODE solver</w:t>
      </w:r>
    </w:p>
    <w:p w14:paraId="4790A3EC" w14:textId="1A055395" w:rsidR="00781B4D" w:rsidRDefault="00781B4D" w:rsidP="00781B4D">
      <w:pPr>
        <w:pStyle w:val="ListParagraph"/>
        <w:numPr>
          <w:ilvl w:val="1"/>
          <w:numId w:val="1"/>
        </w:numPr>
      </w:pPr>
      <w:r w:rsidRPr="00781B4D">
        <w:t>Can edit this function to allow more complex temperature and moisture patterns</w:t>
      </w:r>
    </w:p>
    <w:p w14:paraId="732EC40C" w14:textId="46677E42" w:rsidR="00781B4D" w:rsidRDefault="00781B4D" w:rsidP="00781B4D">
      <w:pPr>
        <w:pStyle w:val="ListParagraph"/>
        <w:numPr>
          <w:ilvl w:val="2"/>
          <w:numId w:val="1"/>
        </w:numPr>
      </w:pPr>
      <w:r>
        <w:t xml:space="preserve">i.e. input is an array of T and </w:t>
      </w:r>
      <w:proofErr w:type="gramStart"/>
      <w:r>
        <w:t>theta?</w:t>
      </w:r>
      <w:proofErr w:type="gramEnd"/>
    </w:p>
    <w:p w14:paraId="02466BCD" w14:textId="39565791" w:rsidR="00781B4D" w:rsidRDefault="00781B4D" w:rsidP="00781B4D">
      <w:pPr>
        <w:pStyle w:val="ListParagraph"/>
        <w:numPr>
          <w:ilvl w:val="0"/>
          <w:numId w:val="1"/>
        </w:numPr>
      </w:pPr>
      <w:proofErr w:type="spellStart"/>
      <w:r>
        <w:t>totalCarbon</w:t>
      </w:r>
      <w:proofErr w:type="spellEnd"/>
      <w:r>
        <w:t>:</w:t>
      </w:r>
    </w:p>
    <w:p w14:paraId="411B95C0" w14:textId="26BD96B2" w:rsidR="00781B4D" w:rsidRDefault="00781B4D" w:rsidP="00781B4D">
      <w:pPr>
        <w:pStyle w:val="ListParagraph"/>
        <w:numPr>
          <w:ilvl w:val="1"/>
          <w:numId w:val="1"/>
        </w:numPr>
      </w:pPr>
      <w:r>
        <w:t>Function for adding together all C pools</w:t>
      </w:r>
    </w:p>
    <w:p w14:paraId="3DAAEF9D" w14:textId="77777777" w:rsidR="006D4D61" w:rsidRDefault="006D4D61" w:rsidP="006D4D61"/>
    <w:p w14:paraId="6E1073BD" w14:textId="77777777" w:rsidR="006D4D61" w:rsidRDefault="006D4D61" w:rsidP="006D4D61"/>
    <w:p w14:paraId="77B26A84" w14:textId="32877F7C" w:rsidR="006D4D61" w:rsidRDefault="006D4D61" w:rsidP="006D4D61">
      <w:r>
        <w:rPr>
          <w:u w:val="single"/>
        </w:rPr>
        <w:t>Whitman_sims.py</w:t>
      </w:r>
      <w:r>
        <w:t>:</w:t>
      </w:r>
    </w:p>
    <w:p w14:paraId="1721B6FC" w14:textId="56602F6D" w:rsidR="006D4D61" w:rsidRDefault="006D4D61" w:rsidP="006D4D61">
      <w:pPr>
        <w:pStyle w:val="ListParagraph"/>
        <w:numPr>
          <w:ilvl w:val="0"/>
          <w:numId w:val="1"/>
        </w:numPr>
      </w:pPr>
      <w:proofErr w:type="spellStart"/>
      <w:r>
        <w:t>SOM_init</w:t>
      </w:r>
      <w:proofErr w:type="spellEnd"/>
      <w:r>
        <w:t xml:space="preserve"> – creates a dictionary with the initial pool values for SOM</w:t>
      </w:r>
    </w:p>
    <w:p w14:paraId="301D2686" w14:textId="230CE305" w:rsidR="006D4D61" w:rsidRDefault="006D4D61" w:rsidP="006D4D61">
      <w:pPr>
        <w:pStyle w:val="ListParagraph"/>
        <w:numPr>
          <w:ilvl w:val="1"/>
          <w:numId w:val="1"/>
        </w:numPr>
      </w:pPr>
      <w:r>
        <w:lastRenderedPageBreak/>
        <w:t>Pools = fast, slow, necromass, PyC + protected/unprotected</w:t>
      </w:r>
    </w:p>
    <w:p w14:paraId="55461F75" w14:textId="0A476110" w:rsidR="006D4D61" w:rsidRDefault="006D4D61" w:rsidP="006D4D61">
      <w:pPr>
        <w:pStyle w:val="ListParagraph"/>
        <w:numPr>
          <w:ilvl w:val="1"/>
          <w:numId w:val="1"/>
        </w:numPr>
      </w:pPr>
      <w:r>
        <w:t>Protected C = no microbial decomposition</w:t>
      </w:r>
    </w:p>
    <w:p w14:paraId="515F61A4" w14:textId="34297B74" w:rsidR="006D4D61" w:rsidRDefault="006D4D61" w:rsidP="006D4D61">
      <w:pPr>
        <w:pStyle w:val="ListParagraph"/>
        <w:numPr>
          <w:ilvl w:val="0"/>
          <w:numId w:val="1"/>
        </w:numPr>
      </w:pPr>
      <w:r>
        <w:t>Params – input for parameters controlling the model</w:t>
      </w:r>
    </w:p>
    <w:p w14:paraId="48EF0C46" w14:textId="6852ED5A" w:rsidR="006D4D61" w:rsidRDefault="006D4D61" w:rsidP="006D4D61">
      <w:pPr>
        <w:pStyle w:val="ListParagraph"/>
        <w:numPr>
          <w:ilvl w:val="1"/>
          <w:numId w:val="1"/>
        </w:numPr>
      </w:pPr>
      <w:proofErr w:type="spellStart"/>
      <w:r>
        <w:t>Vmaxref</w:t>
      </w:r>
      <w:proofErr w:type="spellEnd"/>
      <w:r>
        <w:t xml:space="preserve"> – relative maximum enzymatic decomposition rates for each C type </w:t>
      </w:r>
    </w:p>
    <w:p w14:paraId="54B3681A" w14:textId="7180E5AC" w:rsidR="006D4D61" w:rsidRDefault="006D4D61" w:rsidP="006D4D61">
      <w:pPr>
        <w:pStyle w:val="ListParagraph"/>
        <w:numPr>
          <w:ilvl w:val="2"/>
          <w:numId w:val="1"/>
        </w:numPr>
      </w:pPr>
      <w:r>
        <w:t>Units = year</w:t>
      </w:r>
      <w:r>
        <w:rPr>
          <w:vertAlign w:val="superscript"/>
        </w:rPr>
        <w:t>-1</w:t>
      </w:r>
    </w:p>
    <w:p w14:paraId="4EEB45DF" w14:textId="75138805" w:rsidR="006D4D61" w:rsidRDefault="006D4D61" w:rsidP="006D4D61">
      <w:pPr>
        <w:pStyle w:val="ListParagraph"/>
        <w:numPr>
          <w:ilvl w:val="1"/>
          <w:numId w:val="1"/>
        </w:numPr>
      </w:pPr>
      <w:proofErr w:type="spellStart"/>
      <w:r>
        <w:t>Ea</w:t>
      </w:r>
      <w:proofErr w:type="spellEnd"/>
      <w:r>
        <w:t xml:space="preserve"> – activation energy for each C type (i.e. controls T dependence)</w:t>
      </w:r>
    </w:p>
    <w:p w14:paraId="6052BDBF" w14:textId="696C6267" w:rsidR="006D4D61" w:rsidRDefault="006D4D61" w:rsidP="006D4D61">
      <w:pPr>
        <w:pStyle w:val="ListParagraph"/>
        <w:numPr>
          <w:ilvl w:val="1"/>
          <w:numId w:val="1"/>
        </w:numPr>
      </w:pPr>
      <w:proofErr w:type="spellStart"/>
      <w:r>
        <w:t>kC</w:t>
      </w:r>
      <w:proofErr w:type="spellEnd"/>
      <w:r>
        <w:t xml:space="preserve"> – Michaelis-Menton half saturation parameter </w:t>
      </w:r>
    </w:p>
    <w:p w14:paraId="11E512C9" w14:textId="59591C0F" w:rsidR="006D4D61" w:rsidRDefault="006D4D61" w:rsidP="006D4D61">
      <w:pPr>
        <w:pStyle w:val="ListParagraph"/>
        <w:numPr>
          <w:ilvl w:val="2"/>
          <w:numId w:val="1"/>
        </w:numPr>
      </w:pPr>
      <w:r>
        <w:t>Units: g Microbial biomass / g substrate</w:t>
      </w:r>
    </w:p>
    <w:p w14:paraId="30BEA0F7" w14:textId="68BBBAA5" w:rsidR="006D4D61" w:rsidRDefault="006D4D61" w:rsidP="006D4D61">
      <w:pPr>
        <w:pStyle w:val="ListParagraph"/>
        <w:numPr>
          <w:ilvl w:val="1"/>
          <w:numId w:val="1"/>
        </w:numPr>
      </w:pPr>
      <w:proofErr w:type="spellStart"/>
      <w:r>
        <w:t>gas_diffusion_exp</w:t>
      </w:r>
      <w:proofErr w:type="spellEnd"/>
      <w:r>
        <w:t xml:space="preserve"> – Rate at which gas diffuses through </w:t>
      </w:r>
      <w:proofErr w:type="gramStart"/>
      <w:r>
        <w:t>soil;</w:t>
      </w:r>
      <w:proofErr w:type="gramEnd"/>
      <w:r>
        <w:t xml:space="preserve"> controls suppression of decomposition at high soil moisture</w:t>
      </w:r>
    </w:p>
    <w:p w14:paraId="257F746F" w14:textId="1F2760D0" w:rsidR="006D4D61" w:rsidRDefault="006D4D61" w:rsidP="006D4D61">
      <w:pPr>
        <w:pStyle w:val="ListParagraph"/>
        <w:numPr>
          <w:ilvl w:val="1"/>
          <w:numId w:val="1"/>
        </w:numPr>
      </w:pPr>
      <w:proofErr w:type="spellStart"/>
      <w:r>
        <w:t>substrate_diffusion_exp</w:t>
      </w:r>
      <w:proofErr w:type="spellEnd"/>
      <w:r>
        <w:t xml:space="preserve"> – Controls suppression of decomposition at low soil moisture?</w:t>
      </w:r>
    </w:p>
    <w:p w14:paraId="726A1F06" w14:textId="12DF1679" w:rsidR="006D4D61" w:rsidRDefault="006D4D61" w:rsidP="006D4D61">
      <w:pPr>
        <w:pStyle w:val="ListParagraph"/>
        <w:numPr>
          <w:ilvl w:val="1"/>
          <w:numId w:val="1"/>
        </w:numPr>
      </w:pPr>
      <w:proofErr w:type="spellStart"/>
      <w:r>
        <w:t>minMicrobeC</w:t>
      </w:r>
      <w:proofErr w:type="spellEnd"/>
      <w:r>
        <w:t xml:space="preserve"> – minimum microbial biomass, prevents microbes from disappearing from model</w:t>
      </w:r>
    </w:p>
    <w:p w14:paraId="79DBDDE5" w14:textId="32C881E8" w:rsidR="006D4D61" w:rsidRDefault="006D4D61" w:rsidP="006D4D61">
      <w:pPr>
        <w:pStyle w:val="ListParagraph"/>
        <w:numPr>
          <w:ilvl w:val="2"/>
          <w:numId w:val="1"/>
        </w:numPr>
      </w:pPr>
      <w:r>
        <w:t>Units: fraction of total C</w:t>
      </w:r>
    </w:p>
    <w:p w14:paraId="22D0EE4B" w14:textId="2763EADD" w:rsidR="006D4D61" w:rsidRDefault="006D4D61" w:rsidP="006D4D61">
      <w:pPr>
        <w:pStyle w:val="ListParagraph"/>
        <w:numPr>
          <w:ilvl w:val="1"/>
          <w:numId w:val="1"/>
        </w:numPr>
      </w:pPr>
      <w:proofErr w:type="spellStart"/>
      <w:r>
        <w:t>Tmic</w:t>
      </w:r>
      <w:proofErr w:type="spellEnd"/>
      <w:r>
        <w:t xml:space="preserve"> – Mean microbial biomass lifetime</w:t>
      </w:r>
    </w:p>
    <w:p w14:paraId="123FCC87" w14:textId="57C4B7BD" w:rsidR="006D4D61" w:rsidRDefault="006D4D61" w:rsidP="006D4D61">
      <w:pPr>
        <w:pStyle w:val="ListParagraph"/>
        <w:numPr>
          <w:ilvl w:val="2"/>
          <w:numId w:val="1"/>
        </w:numPr>
      </w:pPr>
      <w:r>
        <w:t>Units: years</w:t>
      </w:r>
    </w:p>
    <w:p w14:paraId="32A2AFC0" w14:textId="5233C163" w:rsidR="006D4D61" w:rsidRDefault="006D4D61" w:rsidP="006D4D61">
      <w:pPr>
        <w:pStyle w:val="ListParagraph"/>
        <w:numPr>
          <w:ilvl w:val="1"/>
          <w:numId w:val="1"/>
        </w:numPr>
      </w:pPr>
      <w:r>
        <w:t>Et – fraction of microbial biomass turnover that becomes necromass (vs. being mineralized to CO</w:t>
      </w:r>
      <w:r>
        <w:rPr>
          <w:vertAlign w:val="subscript"/>
        </w:rPr>
        <w:t>2</w:t>
      </w:r>
      <w:r>
        <w:t>)</w:t>
      </w:r>
    </w:p>
    <w:p w14:paraId="0F621584" w14:textId="6A1D9B59" w:rsidR="006D4D61" w:rsidRDefault="006D4D61" w:rsidP="006D4D61">
      <w:pPr>
        <w:pStyle w:val="ListParagraph"/>
        <w:numPr>
          <w:ilvl w:val="1"/>
          <w:numId w:val="1"/>
        </w:numPr>
      </w:pPr>
      <w:proofErr w:type="spellStart"/>
      <w:r>
        <w:t>Eup</w:t>
      </w:r>
      <w:proofErr w:type="spellEnd"/>
      <w:r>
        <w:t xml:space="preserve"> – microbial CUE for each substrate type (i.e. fraction of C from decomposition that becomes biomass; remainder is immediately respired as CO</w:t>
      </w:r>
      <w:r>
        <w:rPr>
          <w:vertAlign w:val="subscript"/>
        </w:rPr>
        <w:t>2</w:t>
      </w:r>
      <w:r>
        <w:t>)</w:t>
      </w:r>
    </w:p>
    <w:p w14:paraId="4F84B13C" w14:textId="58368408" w:rsidR="006D4D61" w:rsidRDefault="006D4D61" w:rsidP="006D4D61">
      <w:pPr>
        <w:pStyle w:val="ListParagraph"/>
        <w:numPr>
          <w:ilvl w:val="1"/>
          <w:numId w:val="1"/>
        </w:numPr>
      </w:pPr>
      <w:proofErr w:type="spellStart"/>
      <w:r>
        <w:t>tProtected</w:t>
      </w:r>
      <w:proofErr w:type="spellEnd"/>
      <w:r>
        <w:t xml:space="preserve"> – Protected C turnover time; this is the time scale for which protected C is released back to unprotected state</w:t>
      </w:r>
    </w:p>
    <w:p w14:paraId="07C57D97" w14:textId="2BB6165C" w:rsidR="006D4D61" w:rsidRDefault="006D4D61" w:rsidP="006D4D61">
      <w:pPr>
        <w:pStyle w:val="ListParagraph"/>
        <w:numPr>
          <w:ilvl w:val="2"/>
          <w:numId w:val="1"/>
        </w:numPr>
      </w:pPr>
      <w:r>
        <w:t>Units: year</w:t>
      </w:r>
      <w:r>
        <w:rPr>
          <w:vertAlign w:val="superscript"/>
        </w:rPr>
        <w:t>-1</w:t>
      </w:r>
    </w:p>
    <w:p w14:paraId="2E62745B" w14:textId="00B227C7" w:rsidR="006D4D61" w:rsidRDefault="006D4D61" w:rsidP="006D4D61">
      <w:pPr>
        <w:pStyle w:val="ListParagraph"/>
        <w:numPr>
          <w:ilvl w:val="1"/>
          <w:numId w:val="1"/>
        </w:numPr>
      </w:pPr>
      <w:proofErr w:type="spellStart"/>
      <w:r>
        <w:t>protection_rate</w:t>
      </w:r>
      <w:proofErr w:type="spellEnd"/>
      <w:r>
        <w:t xml:space="preserve"> – protected C formation rate; higher numbers mean that more unprotected C will become protected. This can be modified as a function of soil texture/mineralogy to represent different sorption </w:t>
      </w:r>
      <w:proofErr w:type="spellStart"/>
      <w:r>
        <w:t>potentisl</w:t>
      </w:r>
      <w:proofErr w:type="spellEnd"/>
    </w:p>
    <w:p w14:paraId="736859DC" w14:textId="47A44D84" w:rsidR="006D4D61" w:rsidRDefault="006D4D61" w:rsidP="006D4D61">
      <w:pPr>
        <w:pStyle w:val="ListParagraph"/>
        <w:numPr>
          <w:ilvl w:val="2"/>
          <w:numId w:val="1"/>
        </w:numPr>
      </w:pPr>
      <w:r>
        <w:t>Units: years</w:t>
      </w:r>
      <w:r>
        <w:rPr>
          <w:vertAlign w:val="superscript"/>
        </w:rPr>
        <w:t>-1</w:t>
      </w:r>
    </w:p>
    <w:p w14:paraId="2A1DFD82" w14:textId="0C1771B3" w:rsidR="006D4D61" w:rsidRDefault="006D4D61" w:rsidP="006D4D61">
      <w:pPr>
        <w:pStyle w:val="ListParagraph"/>
        <w:numPr>
          <w:ilvl w:val="1"/>
          <w:numId w:val="1"/>
        </w:numPr>
      </w:pPr>
      <w:proofErr w:type="spellStart"/>
      <w:r>
        <w:t>new_resp_units</w:t>
      </w:r>
      <w:proofErr w:type="spellEnd"/>
      <w:r>
        <w:t xml:space="preserve"> – Changes units of </w:t>
      </w:r>
      <w:proofErr w:type="spellStart"/>
      <w:r>
        <w:t>vmaxref</w:t>
      </w:r>
      <w:proofErr w:type="spellEnd"/>
      <w:r>
        <w:t xml:space="preserve">  to aid in interpretation (leave as ‘‘True’’)</w:t>
      </w:r>
    </w:p>
    <w:p w14:paraId="44387A9D" w14:textId="5B932F3A" w:rsidR="006D4D61" w:rsidRPr="006D4D61" w:rsidRDefault="006D4D61" w:rsidP="006D4D61">
      <w:pPr>
        <w:pStyle w:val="ListParagraph"/>
        <w:ind w:left="1440"/>
      </w:pPr>
    </w:p>
    <w:sectPr w:rsidR="006D4D61" w:rsidRPr="006D4D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a Johnson" w:date="2024-02-29T09:10:00Z" w:initials="DJ">
    <w:p w14:paraId="33258F44" w14:textId="77777777" w:rsidR="00156A01" w:rsidRDefault="00424110" w:rsidP="00156A01">
      <w:pPr>
        <w:pStyle w:val="CommentText"/>
      </w:pPr>
      <w:r>
        <w:rPr>
          <w:rStyle w:val="CommentReference"/>
        </w:rPr>
        <w:annotationRef/>
      </w:r>
      <w:r w:rsidR="00156A01">
        <w:t>Shouldn’t we multiply by 1 to convert mg to g?</w:t>
      </w:r>
    </w:p>
  </w:comment>
  <w:comment w:id="1" w:author="Dana Johnson" w:date="2024-03-01T14:52:00Z" w:initials="DJ">
    <w:p w14:paraId="68794F4A" w14:textId="1F228E60" w:rsidR="008D598D" w:rsidRDefault="008D598D" w:rsidP="008D598D">
      <w:pPr>
        <w:pStyle w:val="CommentText"/>
      </w:pPr>
      <w:r>
        <w:rPr>
          <w:rStyle w:val="CommentReference"/>
        </w:rPr>
        <w:annotationRef/>
      </w:r>
      <w:r>
        <w:t>What’s going on with line 106 in CORPSE_array.py script? Why not just set microbial growth equal to 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258F44" w15:done="0"/>
  <w15:commentEx w15:paraId="68794F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1AAB49" w16cex:dateUtc="2024-02-29T15:10:00Z"/>
  <w16cex:commentExtensible w16cex:durableId="37D95FEA" w16cex:dateUtc="2024-03-01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258F44" w16cid:durableId="381AAB49"/>
  <w16cid:commentId w16cid:paraId="68794F4A" w16cid:durableId="37D95F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E33017"/>
    <w:multiLevelType w:val="hybridMultilevel"/>
    <w:tmpl w:val="E4961256"/>
    <w:lvl w:ilvl="0" w:tplc="90082B2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CB347C7"/>
    <w:multiLevelType w:val="hybridMultilevel"/>
    <w:tmpl w:val="43243780"/>
    <w:lvl w:ilvl="0" w:tplc="661480A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D4E0FC9"/>
    <w:multiLevelType w:val="hybridMultilevel"/>
    <w:tmpl w:val="D4A8BC1A"/>
    <w:lvl w:ilvl="0" w:tplc="12C687E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A1253FE"/>
    <w:multiLevelType w:val="hybridMultilevel"/>
    <w:tmpl w:val="1BE21D26"/>
    <w:lvl w:ilvl="0" w:tplc="877065C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5041214">
    <w:abstractNumId w:val="3"/>
  </w:num>
  <w:num w:numId="2" w16cid:durableId="365568308">
    <w:abstractNumId w:val="2"/>
  </w:num>
  <w:num w:numId="3" w16cid:durableId="2122649935">
    <w:abstractNumId w:val="1"/>
  </w:num>
  <w:num w:numId="4" w16cid:durableId="20396953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a Johnson">
    <w15:presenceInfo w15:providerId="AD" w15:userId="S::dbjohnson7@wisc.edu::60f8d6ec-6db7-4ed1-8b2f-df9c4213e9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E2E"/>
    <w:rsid w:val="00056BDE"/>
    <w:rsid w:val="00084B40"/>
    <w:rsid w:val="00100D82"/>
    <w:rsid w:val="00137615"/>
    <w:rsid w:val="00150991"/>
    <w:rsid w:val="00156A01"/>
    <w:rsid w:val="001F2C12"/>
    <w:rsid w:val="003762F3"/>
    <w:rsid w:val="003A29E2"/>
    <w:rsid w:val="003B1219"/>
    <w:rsid w:val="00424110"/>
    <w:rsid w:val="00505A0E"/>
    <w:rsid w:val="005631F6"/>
    <w:rsid w:val="006B4E2E"/>
    <w:rsid w:val="006D4D61"/>
    <w:rsid w:val="00756B90"/>
    <w:rsid w:val="00781B4D"/>
    <w:rsid w:val="007931F6"/>
    <w:rsid w:val="008B3EED"/>
    <w:rsid w:val="008D598D"/>
    <w:rsid w:val="00D97B3A"/>
    <w:rsid w:val="00E013CF"/>
    <w:rsid w:val="00EA274B"/>
    <w:rsid w:val="00FA0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44A62"/>
  <w15:chartTrackingRefBased/>
  <w15:docId w15:val="{E3D57F4C-FA75-4EE8-802A-65DA0C81F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E2E"/>
    <w:pPr>
      <w:ind w:left="720"/>
      <w:contextualSpacing/>
    </w:pPr>
  </w:style>
  <w:style w:type="character" w:styleId="PlaceholderText">
    <w:name w:val="Placeholder Text"/>
    <w:basedOn w:val="DefaultParagraphFont"/>
    <w:uiPriority w:val="99"/>
    <w:semiHidden/>
    <w:rsid w:val="006B4E2E"/>
    <w:rPr>
      <w:color w:val="666666"/>
    </w:rPr>
  </w:style>
  <w:style w:type="character" w:styleId="CommentReference">
    <w:name w:val="annotation reference"/>
    <w:basedOn w:val="DefaultParagraphFont"/>
    <w:uiPriority w:val="99"/>
    <w:semiHidden/>
    <w:unhideWhenUsed/>
    <w:rsid w:val="00424110"/>
    <w:rPr>
      <w:sz w:val="16"/>
      <w:szCs w:val="16"/>
    </w:rPr>
  </w:style>
  <w:style w:type="paragraph" w:styleId="CommentText">
    <w:name w:val="annotation text"/>
    <w:basedOn w:val="Normal"/>
    <w:link w:val="CommentTextChar"/>
    <w:uiPriority w:val="99"/>
    <w:unhideWhenUsed/>
    <w:rsid w:val="00424110"/>
    <w:pPr>
      <w:spacing w:line="240" w:lineRule="auto"/>
    </w:pPr>
    <w:rPr>
      <w:sz w:val="20"/>
      <w:szCs w:val="20"/>
    </w:rPr>
  </w:style>
  <w:style w:type="character" w:customStyle="1" w:styleId="CommentTextChar">
    <w:name w:val="Comment Text Char"/>
    <w:basedOn w:val="DefaultParagraphFont"/>
    <w:link w:val="CommentText"/>
    <w:uiPriority w:val="99"/>
    <w:rsid w:val="00424110"/>
    <w:rPr>
      <w:sz w:val="20"/>
      <w:szCs w:val="20"/>
    </w:rPr>
  </w:style>
  <w:style w:type="paragraph" w:styleId="CommentSubject">
    <w:name w:val="annotation subject"/>
    <w:basedOn w:val="CommentText"/>
    <w:next w:val="CommentText"/>
    <w:link w:val="CommentSubjectChar"/>
    <w:uiPriority w:val="99"/>
    <w:semiHidden/>
    <w:unhideWhenUsed/>
    <w:rsid w:val="00424110"/>
    <w:rPr>
      <w:b/>
      <w:bCs/>
    </w:rPr>
  </w:style>
  <w:style w:type="character" w:customStyle="1" w:styleId="CommentSubjectChar">
    <w:name w:val="Comment Subject Char"/>
    <w:basedOn w:val="CommentTextChar"/>
    <w:link w:val="CommentSubject"/>
    <w:uiPriority w:val="99"/>
    <w:semiHidden/>
    <w:rsid w:val="004241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TotalTime>
  <Pages>5</Pages>
  <Words>1650</Words>
  <Characters>940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Johnson</dc:creator>
  <cp:keywords/>
  <dc:description/>
  <cp:lastModifiedBy>Dana Johnson</cp:lastModifiedBy>
  <cp:revision>8</cp:revision>
  <dcterms:created xsi:type="dcterms:W3CDTF">2024-02-28T23:28:00Z</dcterms:created>
  <dcterms:modified xsi:type="dcterms:W3CDTF">2025-01-2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3aff32-fb3e-3e02-a500-96afd58e6989</vt:lpwstr>
  </property>
  <property fmtid="{D5CDD505-2E9C-101B-9397-08002B2CF9AE}" pid="4" name="Mendeley Citation Style_1">
    <vt:lpwstr>http://www.zotero.org/styles/apa</vt:lpwstr>
  </property>
</Properties>
</file>